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ackground w:color="FFFFFF" w:themeColor="background1"/>
  <w:body>
    <w:p w14:paraId="111EE409" w14:textId="2E4A8C9F" w:rsidR="00BF16EE" w:rsidRPr="00746962" w:rsidRDefault="00BF16EE" w:rsidP="00176665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8"/>
          <w:szCs w:val="28"/>
        </w:rPr>
        <w:t>Supplementary Table 1. Diagnosis groups</w:t>
      </w:r>
    </w:p>
    <w:p w14:paraId="77D5EEBF" w14:textId="39711CA8" w:rsidR="001A0059" w:rsidRPr="00746962" w:rsidRDefault="0086098C" w:rsidP="00176665">
      <w:pPr>
        <w:spacing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74696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Diagnoses from </w:t>
      </w:r>
      <w:r w:rsidR="0038405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74696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International Statistical Classification of Diseases and Related Health Problems</w:t>
      </w:r>
      <w:r w:rsidRPr="00746962">
        <w:rPr>
          <w:rFonts w:ascii="Times New Roman" w:hAnsi="Times New Roman" w:cs="Times New Roman"/>
          <w:color w:val="000000" w:themeColor="text1"/>
          <w:sz w:val="24"/>
          <w:szCs w:val="24"/>
        </w:rPr>
        <w:t>–</w:t>
      </w:r>
      <w:r w:rsidRPr="0074696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1</w:t>
      </w:r>
      <w:r w:rsidR="00071515" w:rsidRPr="00746962">
        <w:rPr>
          <w:rFonts w:ascii="Times New Roman" w:hAnsi="Times New Roman" w:cs="Times New Roman"/>
          <w:color w:val="000000" w:themeColor="text1"/>
          <w:sz w:val="24"/>
          <w:szCs w:val="24"/>
        </w:rPr>
        <w:t>0</w:t>
      </w:r>
      <w:r w:rsidRPr="00746962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3840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</w:t>
      </w:r>
      <w:r w:rsidRPr="0074696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A038C" w:rsidRPr="0074696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ported </w:t>
      </w:r>
      <w:r w:rsidR="00071515" w:rsidRPr="0074696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</w:t>
      </w:r>
      <w:r w:rsidR="009105AF" w:rsidRPr="0074696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Swedish national quality register for ECT </w:t>
      </w:r>
      <w:r w:rsidR="00071515" w:rsidRPr="00746962">
        <w:rPr>
          <w:rFonts w:ascii="Times New Roman" w:hAnsi="Times New Roman" w:cs="Times New Roman"/>
          <w:color w:val="000000" w:themeColor="text1"/>
          <w:sz w:val="24"/>
          <w:szCs w:val="24"/>
        </w:rPr>
        <w:t>(grouped for study purposes)</w:t>
      </w:r>
      <w:r w:rsidR="0038405D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664715" w:rsidRPr="0074696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D67319" w:rsidRPr="0074696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afAzueoe","properties":{"formattedCitation":"\\super 25\\nosupersub{}","plainCitation":"25","noteIndex":0},"citationItems":[{"id":91,"uris":["http://zotero.org/users/local/NNqGPdJG/items/HVMMXLNF"],"uri":["http://zotero.org/users/local/NNqGPdJG/items/HVMMXLNF"],"itemData":{"id":91,"type":"book","title":"Internationell statistisk klassifikation av sjukdomar och relaterade hälsoproblem : systematisk förteckning - [ICD-10-SE]","publisher":"Socialstyrelsen","publisher-place":"Stockholm","source":"libris.kb.se","event-place":"Stockholm","ISBN":"978-91-7555-380-1","title-short":"Internationell statistisk klassifikation av sjukdomar och relaterade hälsoproblem","author":[{"family":"World Health Organization","given":""}],"issued":{"date-parts":[["2016"]]}}}],"schema":"https://github.com/citation-style-language/schema/raw/master/csl-citation.json"} </w:instrText>
      </w:r>
      <w:r w:rsidR="00664715" w:rsidRPr="0074696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D67319" w:rsidRPr="00746962">
        <w:rPr>
          <w:rFonts w:ascii="Times New Roman" w:hAnsi="Times New Roman" w:cs="Times New Roman"/>
          <w:color w:val="000000"/>
          <w:sz w:val="24"/>
          <w:vertAlign w:val="superscript"/>
        </w:rPr>
        <w:t>25</w:t>
      </w:r>
      <w:r w:rsidR="00664715" w:rsidRPr="0074696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p w14:paraId="7062907A" w14:textId="43BB6199" w:rsidR="00364D04" w:rsidRPr="00746962" w:rsidRDefault="00686389" w:rsidP="00176665">
      <w:pPr>
        <w:pStyle w:val="Normalwebb"/>
        <w:spacing w:before="0" w:beforeAutospacing="0" w:after="0" w:afterAutospacing="0" w:line="480" w:lineRule="auto"/>
        <w:rPr>
          <w:b/>
        </w:rPr>
      </w:pPr>
      <w:r w:rsidRPr="00746962">
        <w:rPr>
          <w:b/>
        </w:rPr>
        <w:t xml:space="preserve">1. </w:t>
      </w:r>
      <w:r w:rsidR="001D7EFD" w:rsidRPr="00746962">
        <w:rPr>
          <w:b/>
        </w:rPr>
        <w:t>“</w:t>
      </w:r>
      <w:r w:rsidRPr="00746962">
        <w:rPr>
          <w:b/>
        </w:rPr>
        <w:t>Depressive</w:t>
      </w:r>
      <w:r w:rsidR="00364D04" w:rsidRPr="00746962">
        <w:rPr>
          <w:b/>
        </w:rPr>
        <w:t>”</w:t>
      </w:r>
    </w:p>
    <w:p w14:paraId="352D0AFE" w14:textId="12265953" w:rsidR="00364D04" w:rsidRPr="00746962" w:rsidRDefault="001A0059" w:rsidP="0017666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46962">
        <w:rPr>
          <w:rFonts w:ascii="Times New Roman" w:eastAsia="Times New Roman" w:hAnsi="Times New Roman" w:cs="Times New Roman"/>
          <w:sz w:val="24"/>
          <w:szCs w:val="24"/>
        </w:rPr>
        <w:t xml:space="preserve">○ </w:t>
      </w:r>
      <w:r w:rsidR="00B357AB" w:rsidRPr="00746962">
        <w:rPr>
          <w:rFonts w:ascii="Times New Roman" w:eastAsia="Times New Roman" w:hAnsi="Times New Roman" w:cs="Times New Roman"/>
          <w:sz w:val="24"/>
          <w:szCs w:val="24"/>
        </w:rPr>
        <w:t xml:space="preserve">Major depressive disorder, single episode, moderate, </w:t>
      </w:r>
      <w:r w:rsidRPr="00746962">
        <w:rPr>
          <w:rFonts w:ascii="Times New Roman" w:eastAsia="Times New Roman" w:hAnsi="Times New Roman" w:cs="Times New Roman"/>
          <w:sz w:val="24"/>
          <w:szCs w:val="24"/>
        </w:rPr>
        <w:t>F321</w:t>
      </w:r>
      <w:r w:rsidRPr="00746962">
        <w:rPr>
          <w:rFonts w:ascii="Times New Roman" w:eastAsia="Times New Roman" w:hAnsi="Times New Roman" w:cs="Times New Roman"/>
          <w:sz w:val="24"/>
          <w:szCs w:val="24"/>
        </w:rPr>
        <w:br/>
        <w:t xml:space="preserve">○ </w:t>
      </w:r>
      <w:r w:rsidR="00B357AB" w:rsidRPr="0074696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Major depressive disorder, single episode, severe without psychotic features</w:t>
      </w:r>
      <w:r w:rsidR="00B357AB" w:rsidRPr="00746962">
        <w:rPr>
          <w:rFonts w:ascii="Times New Roman" w:hAnsi="Times New Roman" w:cs="Times New Roman"/>
          <w:sz w:val="24"/>
          <w:szCs w:val="24"/>
        </w:rPr>
        <w:t xml:space="preserve">, </w:t>
      </w:r>
      <w:r w:rsidRPr="00746962">
        <w:rPr>
          <w:rFonts w:ascii="Times New Roman" w:eastAsia="Times New Roman" w:hAnsi="Times New Roman" w:cs="Times New Roman"/>
          <w:sz w:val="24"/>
          <w:szCs w:val="24"/>
        </w:rPr>
        <w:t>F322</w:t>
      </w:r>
      <w:r w:rsidRPr="00746962">
        <w:rPr>
          <w:rFonts w:ascii="Times New Roman" w:eastAsia="Times New Roman" w:hAnsi="Times New Roman" w:cs="Times New Roman"/>
          <w:sz w:val="24"/>
          <w:szCs w:val="24"/>
        </w:rPr>
        <w:br/>
        <w:t xml:space="preserve">○ </w:t>
      </w:r>
      <w:r w:rsidR="00B357AB" w:rsidRPr="0074696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Major depressive disorder, single episode, severe with psychotic features</w:t>
      </w:r>
      <w:r w:rsidR="00B357AB" w:rsidRPr="00746962">
        <w:rPr>
          <w:rFonts w:ascii="Times New Roman" w:hAnsi="Times New Roman" w:cs="Times New Roman"/>
          <w:sz w:val="24"/>
          <w:szCs w:val="24"/>
        </w:rPr>
        <w:t xml:space="preserve">, </w:t>
      </w:r>
      <w:r w:rsidRPr="00746962">
        <w:rPr>
          <w:rFonts w:ascii="Times New Roman" w:eastAsia="Times New Roman" w:hAnsi="Times New Roman" w:cs="Times New Roman"/>
          <w:sz w:val="24"/>
          <w:szCs w:val="24"/>
        </w:rPr>
        <w:t>F323</w:t>
      </w:r>
      <w:r w:rsidRPr="00746962">
        <w:rPr>
          <w:rFonts w:ascii="Times New Roman" w:eastAsia="Times New Roman" w:hAnsi="Times New Roman" w:cs="Times New Roman"/>
          <w:sz w:val="24"/>
          <w:szCs w:val="24"/>
        </w:rPr>
        <w:br/>
        <w:t xml:space="preserve">○ </w:t>
      </w:r>
      <w:r w:rsidR="00B357AB" w:rsidRPr="0074696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Major depressive disorder, recurrent, moderate, </w:t>
      </w:r>
      <w:r w:rsidRPr="00746962">
        <w:rPr>
          <w:rFonts w:ascii="Times New Roman" w:eastAsia="Times New Roman" w:hAnsi="Times New Roman" w:cs="Times New Roman"/>
          <w:sz w:val="24"/>
          <w:szCs w:val="24"/>
        </w:rPr>
        <w:t>F331</w:t>
      </w:r>
    </w:p>
    <w:p w14:paraId="70341CE9" w14:textId="161A4821" w:rsidR="00686389" w:rsidRPr="00746962" w:rsidRDefault="001A0059" w:rsidP="0017666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46962">
        <w:rPr>
          <w:rFonts w:ascii="Times New Roman" w:hAnsi="Times New Roman" w:cs="Times New Roman"/>
          <w:sz w:val="24"/>
          <w:szCs w:val="24"/>
        </w:rPr>
        <w:t xml:space="preserve">○ </w:t>
      </w:r>
      <w:r w:rsidR="00B357AB" w:rsidRPr="0074696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Major depressive disorder, recurrent severe without psychotic features</w:t>
      </w:r>
      <w:r w:rsidR="00B357AB" w:rsidRPr="00746962">
        <w:rPr>
          <w:rFonts w:ascii="Times New Roman" w:hAnsi="Times New Roman" w:cs="Times New Roman"/>
          <w:sz w:val="24"/>
          <w:szCs w:val="24"/>
        </w:rPr>
        <w:t xml:space="preserve">, </w:t>
      </w:r>
      <w:r w:rsidRPr="00746962">
        <w:rPr>
          <w:rFonts w:ascii="Times New Roman" w:hAnsi="Times New Roman" w:cs="Times New Roman"/>
          <w:sz w:val="24"/>
          <w:szCs w:val="24"/>
        </w:rPr>
        <w:t>F332</w:t>
      </w:r>
      <w:r w:rsidRPr="00746962">
        <w:rPr>
          <w:rFonts w:ascii="Times New Roman" w:hAnsi="Times New Roman" w:cs="Times New Roman"/>
          <w:sz w:val="24"/>
          <w:szCs w:val="24"/>
        </w:rPr>
        <w:br/>
        <w:t xml:space="preserve">○ </w:t>
      </w:r>
      <w:r w:rsidR="00B357AB" w:rsidRPr="0074696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Major depressive disorder, recurrent, severe with psychotic symptoms, </w:t>
      </w:r>
      <w:r w:rsidRPr="00746962">
        <w:rPr>
          <w:rFonts w:ascii="Times New Roman" w:hAnsi="Times New Roman" w:cs="Times New Roman"/>
          <w:sz w:val="24"/>
          <w:szCs w:val="24"/>
        </w:rPr>
        <w:t>F333</w:t>
      </w:r>
    </w:p>
    <w:p w14:paraId="6201E2BA" w14:textId="4A349C98" w:rsidR="00686389" w:rsidRPr="00746962" w:rsidRDefault="001A0059" w:rsidP="00176665">
      <w:pPr>
        <w:pStyle w:val="Normalwebb"/>
        <w:spacing w:before="0" w:beforeAutospacing="0" w:after="0" w:afterAutospacing="0" w:line="480" w:lineRule="auto"/>
        <w:rPr>
          <w:b/>
        </w:rPr>
      </w:pPr>
      <w:r w:rsidRPr="00746962">
        <w:br/>
      </w:r>
      <w:r w:rsidR="00686389" w:rsidRPr="00746962">
        <w:rPr>
          <w:b/>
        </w:rPr>
        <w:t>2.</w:t>
      </w:r>
      <w:r w:rsidR="00364D04" w:rsidRPr="00746962">
        <w:rPr>
          <w:b/>
        </w:rPr>
        <w:t xml:space="preserve"> </w:t>
      </w:r>
      <w:r w:rsidR="001D7EFD" w:rsidRPr="00746962">
        <w:rPr>
          <w:b/>
        </w:rPr>
        <w:t>“</w:t>
      </w:r>
      <w:r w:rsidR="00686389" w:rsidRPr="00746962">
        <w:rPr>
          <w:b/>
        </w:rPr>
        <w:t xml:space="preserve">Bipolar and </w:t>
      </w:r>
      <w:r w:rsidR="00AA5D4D" w:rsidRPr="00746962">
        <w:rPr>
          <w:b/>
        </w:rPr>
        <w:t>mania</w:t>
      </w:r>
      <w:r w:rsidR="00364D04" w:rsidRPr="00746962">
        <w:rPr>
          <w:b/>
        </w:rPr>
        <w:t>”</w:t>
      </w:r>
    </w:p>
    <w:p w14:paraId="78B13144" w14:textId="2F478325" w:rsidR="00AA5D4D" w:rsidRPr="00746962" w:rsidRDefault="001A0059" w:rsidP="0017666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46962">
        <w:rPr>
          <w:rFonts w:ascii="Times New Roman" w:hAnsi="Times New Roman" w:cs="Times New Roman"/>
          <w:sz w:val="24"/>
          <w:szCs w:val="24"/>
        </w:rPr>
        <w:t xml:space="preserve">○ </w:t>
      </w:r>
      <w:r w:rsidR="00B357AB" w:rsidRPr="0074696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Bipolar disorder, current episode depressed, mild or moderate severity, </w:t>
      </w:r>
      <w:r w:rsidRPr="00746962">
        <w:rPr>
          <w:rFonts w:ascii="Times New Roman" w:hAnsi="Times New Roman" w:cs="Times New Roman"/>
          <w:sz w:val="24"/>
          <w:szCs w:val="24"/>
        </w:rPr>
        <w:t>F313</w:t>
      </w:r>
      <w:r w:rsidRPr="00746962">
        <w:rPr>
          <w:rFonts w:ascii="Times New Roman" w:hAnsi="Times New Roman" w:cs="Times New Roman"/>
          <w:sz w:val="24"/>
          <w:szCs w:val="24"/>
        </w:rPr>
        <w:br/>
        <w:t xml:space="preserve">○ </w:t>
      </w:r>
      <w:r w:rsidR="00B357AB" w:rsidRPr="0074696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Bipolar disorder, current episode depressed, severe, without psychotic features</w:t>
      </w:r>
      <w:r w:rsidR="00B357AB" w:rsidRPr="00746962">
        <w:rPr>
          <w:rFonts w:ascii="Times New Roman" w:hAnsi="Times New Roman" w:cs="Times New Roman"/>
          <w:sz w:val="24"/>
          <w:szCs w:val="24"/>
        </w:rPr>
        <w:t xml:space="preserve">, </w:t>
      </w:r>
      <w:r w:rsidRPr="00746962">
        <w:rPr>
          <w:rFonts w:ascii="Times New Roman" w:hAnsi="Times New Roman" w:cs="Times New Roman"/>
          <w:sz w:val="24"/>
          <w:szCs w:val="24"/>
        </w:rPr>
        <w:t>F314</w:t>
      </w:r>
      <w:r w:rsidRPr="00746962">
        <w:rPr>
          <w:rFonts w:ascii="Times New Roman" w:hAnsi="Times New Roman" w:cs="Times New Roman"/>
          <w:sz w:val="24"/>
          <w:szCs w:val="24"/>
        </w:rPr>
        <w:br/>
        <w:t xml:space="preserve">○ </w:t>
      </w:r>
      <w:r w:rsidR="00B357AB" w:rsidRPr="0074696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Bipolar disorder, current episode depressed, severe, with psychotic features</w:t>
      </w:r>
      <w:r w:rsidR="00B357AB" w:rsidRPr="00746962">
        <w:rPr>
          <w:rFonts w:ascii="Times New Roman" w:hAnsi="Times New Roman" w:cs="Times New Roman"/>
          <w:sz w:val="24"/>
          <w:szCs w:val="24"/>
        </w:rPr>
        <w:t xml:space="preserve">, </w:t>
      </w:r>
      <w:r w:rsidRPr="00746962">
        <w:rPr>
          <w:rFonts w:ascii="Times New Roman" w:hAnsi="Times New Roman" w:cs="Times New Roman"/>
          <w:sz w:val="24"/>
          <w:szCs w:val="24"/>
        </w:rPr>
        <w:t>F315</w:t>
      </w:r>
      <w:r w:rsidRPr="00746962">
        <w:rPr>
          <w:rFonts w:ascii="Times New Roman" w:hAnsi="Times New Roman" w:cs="Times New Roman"/>
          <w:sz w:val="24"/>
          <w:szCs w:val="24"/>
        </w:rPr>
        <w:br/>
        <w:t xml:space="preserve">○ </w:t>
      </w:r>
      <w:r w:rsidR="00B357AB" w:rsidRPr="0074696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Bipolar disorder, current episode mixed</w:t>
      </w:r>
      <w:r w:rsidR="00B357AB" w:rsidRPr="00746962">
        <w:rPr>
          <w:rFonts w:ascii="Times New Roman" w:hAnsi="Times New Roman" w:cs="Times New Roman"/>
          <w:sz w:val="24"/>
          <w:szCs w:val="24"/>
        </w:rPr>
        <w:t xml:space="preserve">, </w:t>
      </w:r>
      <w:r w:rsidRPr="00746962">
        <w:rPr>
          <w:rFonts w:ascii="Times New Roman" w:hAnsi="Times New Roman" w:cs="Times New Roman"/>
          <w:sz w:val="24"/>
          <w:szCs w:val="24"/>
        </w:rPr>
        <w:t>F316</w:t>
      </w:r>
      <w:r w:rsidRPr="00746962">
        <w:rPr>
          <w:rFonts w:ascii="Times New Roman" w:hAnsi="Times New Roman" w:cs="Times New Roman"/>
          <w:sz w:val="24"/>
          <w:szCs w:val="24"/>
        </w:rPr>
        <w:br/>
        <w:t xml:space="preserve">○ </w:t>
      </w:r>
      <w:r w:rsidR="00B357AB" w:rsidRPr="0074696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Bipolar disorder, current episode manic without psychotic features</w:t>
      </w:r>
      <w:r w:rsidR="00B357AB" w:rsidRPr="00746962">
        <w:rPr>
          <w:rFonts w:ascii="Times New Roman" w:hAnsi="Times New Roman" w:cs="Times New Roman"/>
          <w:sz w:val="24"/>
          <w:szCs w:val="24"/>
        </w:rPr>
        <w:t xml:space="preserve">, </w:t>
      </w:r>
      <w:r w:rsidRPr="00746962">
        <w:rPr>
          <w:rFonts w:ascii="Times New Roman" w:hAnsi="Times New Roman" w:cs="Times New Roman"/>
          <w:sz w:val="24"/>
          <w:szCs w:val="24"/>
        </w:rPr>
        <w:t>F311</w:t>
      </w:r>
      <w:r w:rsidRPr="00746962">
        <w:rPr>
          <w:rFonts w:ascii="Times New Roman" w:hAnsi="Times New Roman" w:cs="Times New Roman"/>
          <w:sz w:val="24"/>
          <w:szCs w:val="24"/>
        </w:rPr>
        <w:br/>
        <w:t xml:space="preserve">○ </w:t>
      </w:r>
      <w:r w:rsidR="00B357AB" w:rsidRPr="0074696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Bipolar disorder, current episode manic severe with psychotic features</w:t>
      </w:r>
      <w:r w:rsidR="00B357AB" w:rsidRPr="00746962">
        <w:rPr>
          <w:rFonts w:ascii="Times New Roman" w:hAnsi="Times New Roman" w:cs="Times New Roman"/>
          <w:sz w:val="24"/>
          <w:szCs w:val="24"/>
        </w:rPr>
        <w:t xml:space="preserve">, </w:t>
      </w:r>
      <w:r w:rsidRPr="00746962">
        <w:rPr>
          <w:rFonts w:ascii="Times New Roman" w:hAnsi="Times New Roman" w:cs="Times New Roman"/>
          <w:sz w:val="24"/>
          <w:szCs w:val="24"/>
        </w:rPr>
        <w:t>F312</w:t>
      </w:r>
      <w:r w:rsidRPr="00746962">
        <w:rPr>
          <w:rFonts w:ascii="Times New Roman" w:hAnsi="Times New Roman" w:cs="Times New Roman"/>
          <w:sz w:val="24"/>
          <w:szCs w:val="24"/>
        </w:rPr>
        <w:br/>
        <w:t xml:space="preserve">○ </w:t>
      </w:r>
      <w:r w:rsidR="008E7080" w:rsidRPr="0074696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Manic episode without psychotic symptoms</w:t>
      </w:r>
      <w:r w:rsidR="008E7080" w:rsidRPr="00746962">
        <w:rPr>
          <w:rFonts w:ascii="Times New Roman" w:hAnsi="Times New Roman" w:cs="Times New Roman"/>
          <w:sz w:val="24"/>
          <w:szCs w:val="24"/>
        </w:rPr>
        <w:t xml:space="preserve">, </w:t>
      </w:r>
      <w:r w:rsidRPr="00746962">
        <w:rPr>
          <w:rFonts w:ascii="Times New Roman" w:hAnsi="Times New Roman" w:cs="Times New Roman"/>
          <w:sz w:val="24"/>
          <w:szCs w:val="24"/>
        </w:rPr>
        <w:t>F301</w:t>
      </w:r>
      <w:r w:rsidRPr="00746962">
        <w:rPr>
          <w:rFonts w:ascii="Times New Roman" w:hAnsi="Times New Roman" w:cs="Times New Roman"/>
          <w:sz w:val="24"/>
          <w:szCs w:val="24"/>
        </w:rPr>
        <w:br/>
        <w:t xml:space="preserve">○ </w:t>
      </w:r>
      <w:r w:rsidR="008E7080" w:rsidRPr="0074696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Manic episode, severe with psychotic symptoms</w:t>
      </w:r>
      <w:r w:rsidR="008E7080" w:rsidRPr="00746962">
        <w:rPr>
          <w:rFonts w:ascii="Times New Roman" w:hAnsi="Times New Roman" w:cs="Times New Roman"/>
          <w:sz w:val="24"/>
          <w:szCs w:val="24"/>
        </w:rPr>
        <w:t xml:space="preserve">, </w:t>
      </w:r>
      <w:r w:rsidRPr="00746962">
        <w:rPr>
          <w:rFonts w:ascii="Times New Roman" w:hAnsi="Times New Roman" w:cs="Times New Roman"/>
          <w:sz w:val="24"/>
          <w:szCs w:val="24"/>
        </w:rPr>
        <w:t>F302</w:t>
      </w:r>
    </w:p>
    <w:p w14:paraId="35389CEB" w14:textId="77777777" w:rsidR="00364D04" w:rsidRPr="00746962" w:rsidRDefault="00364D04" w:rsidP="00176665">
      <w:pPr>
        <w:pStyle w:val="Normalwebb"/>
        <w:spacing w:before="0" w:beforeAutospacing="0" w:after="0" w:afterAutospacing="0" w:line="480" w:lineRule="auto"/>
      </w:pPr>
    </w:p>
    <w:p w14:paraId="4890B72D" w14:textId="1B019F89" w:rsidR="001A0059" w:rsidRPr="00746962" w:rsidRDefault="00AA5D4D" w:rsidP="0017666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46962">
        <w:rPr>
          <w:rFonts w:ascii="Times New Roman" w:hAnsi="Times New Roman" w:cs="Times New Roman"/>
          <w:b/>
          <w:sz w:val="24"/>
          <w:szCs w:val="24"/>
        </w:rPr>
        <w:t xml:space="preserve">3. </w:t>
      </w:r>
      <w:r w:rsidR="001D7EFD" w:rsidRPr="00746962">
        <w:rPr>
          <w:rFonts w:ascii="Times New Roman" w:hAnsi="Times New Roman" w:cs="Times New Roman"/>
          <w:b/>
          <w:sz w:val="24"/>
          <w:szCs w:val="24"/>
        </w:rPr>
        <w:t>“</w:t>
      </w:r>
      <w:r w:rsidRPr="00746962">
        <w:rPr>
          <w:rFonts w:ascii="Times New Roman" w:hAnsi="Times New Roman" w:cs="Times New Roman"/>
          <w:b/>
          <w:color w:val="000000"/>
          <w:sz w:val="24"/>
          <w:szCs w:val="24"/>
        </w:rPr>
        <w:t>Schizoaffective and Schizophrenia</w:t>
      </w:r>
      <w:r w:rsidR="00364D04" w:rsidRPr="00746962">
        <w:rPr>
          <w:rFonts w:ascii="Times New Roman" w:hAnsi="Times New Roman" w:cs="Times New Roman"/>
          <w:b/>
          <w:color w:val="000000"/>
          <w:sz w:val="24"/>
          <w:szCs w:val="24"/>
        </w:rPr>
        <w:t>”</w:t>
      </w:r>
      <w:r w:rsidR="001A0059" w:rsidRPr="00746962">
        <w:rPr>
          <w:rFonts w:ascii="Times New Roman" w:hAnsi="Times New Roman" w:cs="Times New Roman"/>
          <w:sz w:val="24"/>
          <w:szCs w:val="24"/>
        </w:rPr>
        <w:br/>
        <w:t xml:space="preserve">○ </w:t>
      </w:r>
      <w:r w:rsidR="00CA038C" w:rsidRPr="0074696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Schizoaffective disorder, unspecified, </w:t>
      </w:r>
      <w:r w:rsidR="001A0059" w:rsidRPr="00746962">
        <w:rPr>
          <w:rFonts w:ascii="Times New Roman" w:hAnsi="Times New Roman" w:cs="Times New Roman"/>
          <w:sz w:val="24"/>
          <w:szCs w:val="24"/>
        </w:rPr>
        <w:t>F259</w:t>
      </w:r>
      <w:r w:rsidR="001A0059" w:rsidRPr="00746962">
        <w:rPr>
          <w:rFonts w:ascii="Times New Roman" w:hAnsi="Times New Roman" w:cs="Times New Roman"/>
          <w:sz w:val="24"/>
          <w:szCs w:val="24"/>
        </w:rPr>
        <w:br/>
      </w:r>
      <w:r w:rsidR="001A0059" w:rsidRPr="00746962">
        <w:rPr>
          <w:rFonts w:ascii="Times New Roman" w:hAnsi="Times New Roman" w:cs="Times New Roman"/>
          <w:sz w:val="24"/>
          <w:szCs w:val="24"/>
        </w:rPr>
        <w:lastRenderedPageBreak/>
        <w:t xml:space="preserve">○ </w:t>
      </w:r>
      <w:r w:rsidR="00CA038C" w:rsidRPr="00746962">
        <w:rPr>
          <w:rFonts w:ascii="Times New Roman" w:eastAsia="Times New Roman" w:hAnsi="Times New Roman" w:cs="Times New Roman"/>
          <w:color w:val="000000"/>
          <w:sz w:val="24"/>
          <w:szCs w:val="24"/>
          <w:shd w:val="clear" w:color="auto" w:fill="FFFFFF"/>
        </w:rPr>
        <w:t>Schizophrenia, unspecified</w:t>
      </w:r>
      <w:r w:rsidR="00CA038C" w:rsidRPr="00746962">
        <w:rPr>
          <w:rFonts w:ascii="Times New Roman" w:hAnsi="Times New Roman" w:cs="Times New Roman"/>
          <w:sz w:val="24"/>
          <w:szCs w:val="24"/>
        </w:rPr>
        <w:t xml:space="preserve">, </w:t>
      </w:r>
      <w:r w:rsidR="001A0059" w:rsidRPr="00746962">
        <w:rPr>
          <w:rFonts w:ascii="Times New Roman" w:hAnsi="Times New Roman" w:cs="Times New Roman"/>
          <w:sz w:val="24"/>
          <w:szCs w:val="24"/>
        </w:rPr>
        <w:t>F209</w:t>
      </w:r>
      <w:r w:rsidR="001A0059" w:rsidRPr="00746962">
        <w:rPr>
          <w:rFonts w:ascii="Times New Roman" w:hAnsi="Times New Roman" w:cs="Times New Roman"/>
          <w:sz w:val="24"/>
          <w:szCs w:val="24"/>
        </w:rPr>
        <w:br/>
        <w:t xml:space="preserve">○ </w:t>
      </w:r>
      <w:r w:rsidR="00CA038C" w:rsidRPr="00746962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</w:rPr>
        <w:t>Acute polymorphic psychotic disorder without symptoms of schizophrenia</w:t>
      </w:r>
      <w:r w:rsidR="00CA038C" w:rsidRPr="00746962">
        <w:rPr>
          <w:rFonts w:ascii="Times New Roman" w:hAnsi="Times New Roman" w:cs="Times New Roman"/>
          <w:sz w:val="24"/>
          <w:szCs w:val="24"/>
        </w:rPr>
        <w:t xml:space="preserve">, </w:t>
      </w:r>
      <w:r w:rsidR="001A0059" w:rsidRPr="00746962">
        <w:rPr>
          <w:rFonts w:ascii="Times New Roman" w:hAnsi="Times New Roman" w:cs="Times New Roman"/>
          <w:sz w:val="24"/>
          <w:szCs w:val="24"/>
        </w:rPr>
        <w:t xml:space="preserve">F230 </w:t>
      </w:r>
    </w:p>
    <w:p w14:paraId="0F2A6B46" w14:textId="77777777" w:rsidR="00AA5D4D" w:rsidRPr="00746962" w:rsidRDefault="00AA5D4D" w:rsidP="00176665">
      <w:pPr>
        <w:pStyle w:val="Normalwebb"/>
        <w:spacing w:before="0" w:beforeAutospacing="0" w:after="0" w:afterAutospacing="0" w:line="480" w:lineRule="auto"/>
      </w:pPr>
    </w:p>
    <w:p w14:paraId="067305C2" w14:textId="072EF7F7" w:rsidR="00AA5D4D" w:rsidRPr="00746962" w:rsidRDefault="00AA5D4D" w:rsidP="00176665">
      <w:pPr>
        <w:pStyle w:val="Normalwebb"/>
        <w:spacing w:before="0" w:beforeAutospacing="0" w:after="0" w:afterAutospacing="0" w:line="480" w:lineRule="auto"/>
        <w:rPr>
          <w:b/>
        </w:rPr>
      </w:pPr>
      <w:r w:rsidRPr="00746962">
        <w:rPr>
          <w:b/>
        </w:rPr>
        <w:t xml:space="preserve">4. </w:t>
      </w:r>
      <w:r w:rsidR="00220ACB" w:rsidRPr="00746962">
        <w:rPr>
          <w:b/>
        </w:rPr>
        <w:t>“</w:t>
      </w:r>
      <w:r w:rsidRPr="00746962">
        <w:rPr>
          <w:b/>
        </w:rPr>
        <w:t>Postpartum and Postnatal</w:t>
      </w:r>
      <w:r w:rsidR="00364D04" w:rsidRPr="00746962">
        <w:rPr>
          <w:b/>
        </w:rPr>
        <w:t>”</w:t>
      </w:r>
    </w:p>
    <w:p w14:paraId="6134907A" w14:textId="38689C06" w:rsidR="00AA5D4D" w:rsidRPr="00746962" w:rsidRDefault="001A0059" w:rsidP="0017666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46962">
        <w:rPr>
          <w:rFonts w:ascii="Times New Roman" w:hAnsi="Times New Roman" w:cs="Times New Roman"/>
          <w:sz w:val="24"/>
          <w:szCs w:val="24"/>
        </w:rPr>
        <w:t>○ Postpartum depression</w:t>
      </w:r>
      <w:r w:rsidR="00B32B6F" w:rsidRPr="00746962">
        <w:rPr>
          <w:rFonts w:ascii="Times New Roman" w:hAnsi="Times New Roman" w:cs="Times New Roman"/>
          <w:sz w:val="24"/>
          <w:szCs w:val="24"/>
        </w:rPr>
        <w:t xml:space="preserve">, </w:t>
      </w:r>
      <w:r w:rsidRPr="00746962">
        <w:rPr>
          <w:rFonts w:ascii="Times New Roman" w:hAnsi="Times New Roman" w:cs="Times New Roman"/>
          <w:sz w:val="24"/>
          <w:szCs w:val="24"/>
        </w:rPr>
        <w:t>F530</w:t>
      </w:r>
      <w:r w:rsidRPr="00746962">
        <w:rPr>
          <w:rFonts w:ascii="Times New Roman" w:hAnsi="Times New Roman" w:cs="Times New Roman"/>
          <w:sz w:val="24"/>
          <w:szCs w:val="24"/>
        </w:rPr>
        <w:br/>
        <w:t xml:space="preserve">○ </w:t>
      </w:r>
      <w:r w:rsidR="00B32B6F" w:rsidRPr="0074696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Puerperal psychosis, </w:t>
      </w:r>
      <w:r w:rsidRPr="00746962">
        <w:rPr>
          <w:rFonts w:ascii="Times New Roman" w:hAnsi="Times New Roman" w:cs="Times New Roman"/>
          <w:sz w:val="24"/>
          <w:szCs w:val="24"/>
        </w:rPr>
        <w:t>F531</w:t>
      </w:r>
    </w:p>
    <w:p w14:paraId="2767A506" w14:textId="4F6BDB71" w:rsidR="00AA5D4D" w:rsidRPr="00746962" w:rsidRDefault="00AA5D4D" w:rsidP="00176665">
      <w:pPr>
        <w:pStyle w:val="Normalwebb"/>
        <w:spacing w:before="0" w:beforeAutospacing="0" w:after="0" w:afterAutospacing="0" w:line="480" w:lineRule="auto"/>
      </w:pPr>
    </w:p>
    <w:p w14:paraId="34A7DCA9" w14:textId="43E63E30" w:rsidR="001A0059" w:rsidRPr="00746962" w:rsidRDefault="00AA5D4D" w:rsidP="00176665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46962">
        <w:rPr>
          <w:rFonts w:ascii="Times New Roman" w:hAnsi="Times New Roman" w:cs="Times New Roman"/>
          <w:b/>
          <w:sz w:val="24"/>
          <w:szCs w:val="24"/>
        </w:rPr>
        <w:t>5.</w:t>
      </w:r>
      <w:r w:rsidR="00364D04" w:rsidRPr="0074696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20ACB" w:rsidRPr="00746962">
        <w:rPr>
          <w:rFonts w:ascii="Times New Roman" w:hAnsi="Times New Roman" w:cs="Times New Roman"/>
          <w:b/>
          <w:sz w:val="24"/>
          <w:szCs w:val="24"/>
        </w:rPr>
        <w:t>“</w:t>
      </w:r>
      <w:r w:rsidRPr="00746962">
        <w:rPr>
          <w:rFonts w:ascii="Times New Roman" w:hAnsi="Times New Roman" w:cs="Times New Roman"/>
          <w:b/>
          <w:sz w:val="24"/>
          <w:szCs w:val="24"/>
        </w:rPr>
        <w:t>Other (incl. missing)</w:t>
      </w:r>
      <w:r w:rsidR="00364D04" w:rsidRPr="00746962">
        <w:rPr>
          <w:rFonts w:ascii="Times New Roman" w:hAnsi="Times New Roman" w:cs="Times New Roman"/>
          <w:b/>
          <w:sz w:val="24"/>
          <w:szCs w:val="24"/>
        </w:rPr>
        <w:t>”</w:t>
      </w:r>
      <w:r w:rsidR="001A0059" w:rsidRPr="00746962">
        <w:rPr>
          <w:rFonts w:ascii="Times New Roman" w:hAnsi="Times New Roman" w:cs="Times New Roman"/>
          <w:sz w:val="24"/>
          <w:szCs w:val="24"/>
        </w:rPr>
        <w:br/>
        <w:t xml:space="preserve">○ </w:t>
      </w:r>
      <w:r w:rsidR="004933B1" w:rsidRPr="00746962">
        <w:rPr>
          <w:rFonts w:ascii="Times New Roman" w:eastAsia="Times New Roman" w:hAnsi="Times New Roman" w:cs="Times New Roman"/>
          <w:color w:val="000000"/>
          <w:sz w:val="24"/>
          <w:szCs w:val="24"/>
          <w:shd w:val="clear" w:color="auto" w:fill="FFFFFF"/>
        </w:rPr>
        <w:t>Mood disorder due to known physiological condition,</w:t>
      </w:r>
      <w:r w:rsidR="001A0059" w:rsidRPr="00746962">
        <w:rPr>
          <w:rFonts w:ascii="Times New Roman" w:hAnsi="Times New Roman" w:cs="Times New Roman"/>
          <w:sz w:val="24"/>
          <w:szCs w:val="24"/>
        </w:rPr>
        <w:t xml:space="preserve"> F063 </w:t>
      </w:r>
    </w:p>
    <w:p w14:paraId="27DAD5A1" w14:textId="5B06A983" w:rsidR="001A0059" w:rsidRPr="00746962" w:rsidRDefault="001A0059" w:rsidP="0017666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46962">
        <w:rPr>
          <w:rFonts w:ascii="Times New Roman" w:hAnsi="Times New Roman" w:cs="Times New Roman"/>
          <w:sz w:val="24"/>
          <w:szCs w:val="24"/>
        </w:rPr>
        <w:t xml:space="preserve">○ </w:t>
      </w:r>
      <w:r w:rsidR="004933B1" w:rsidRPr="0074696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Catatonic disorder due to known physiological condition, </w:t>
      </w:r>
      <w:r w:rsidRPr="00746962">
        <w:rPr>
          <w:rFonts w:ascii="Times New Roman" w:hAnsi="Times New Roman" w:cs="Times New Roman"/>
          <w:sz w:val="24"/>
          <w:szCs w:val="24"/>
        </w:rPr>
        <w:t xml:space="preserve">F061 </w:t>
      </w:r>
    </w:p>
    <w:p w14:paraId="21B22852" w14:textId="0CE72744" w:rsidR="00857158" w:rsidRPr="00746962" w:rsidRDefault="001A0059" w:rsidP="0017666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46962">
        <w:rPr>
          <w:rFonts w:ascii="Times New Roman" w:hAnsi="Times New Roman" w:cs="Times New Roman"/>
          <w:sz w:val="24"/>
          <w:szCs w:val="24"/>
        </w:rPr>
        <w:t xml:space="preserve">○ </w:t>
      </w:r>
      <w:r w:rsidR="004933B1" w:rsidRPr="0074696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Malignant neuroleptic syndrome, </w:t>
      </w:r>
      <w:r w:rsidRPr="00746962">
        <w:rPr>
          <w:rFonts w:ascii="Times New Roman" w:hAnsi="Times New Roman" w:cs="Times New Roman"/>
          <w:sz w:val="24"/>
          <w:szCs w:val="24"/>
        </w:rPr>
        <w:t xml:space="preserve">G210 </w:t>
      </w:r>
    </w:p>
    <w:p w14:paraId="54E08716" w14:textId="5A7F8B83" w:rsidR="00E04AFC" w:rsidRPr="00746962" w:rsidRDefault="001A0059" w:rsidP="00176665">
      <w:pPr>
        <w:pStyle w:val="Normalwebb"/>
        <w:spacing w:before="0" w:beforeAutospacing="0" w:after="0" w:afterAutospacing="0" w:line="480" w:lineRule="auto"/>
      </w:pPr>
      <w:r w:rsidRPr="00746962">
        <w:t xml:space="preserve">○ </w:t>
      </w:r>
      <w:r w:rsidR="009A331B" w:rsidRPr="00746962">
        <w:t>Parkinson disease</w:t>
      </w:r>
      <w:r w:rsidR="0061304D" w:rsidRPr="00746962">
        <w:t xml:space="preserve">, </w:t>
      </w:r>
      <w:r w:rsidRPr="00746962">
        <w:t>G20</w:t>
      </w:r>
      <w:r w:rsidRPr="00746962">
        <w:br/>
        <w:t xml:space="preserve">○ </w:t>
      </w:r>
      <w:r w:rsidR="009A331B" w:rsidRPr="00746962">
        <w:t>Data not available</w:t>
      </w:r>
      <w:r w:rsidRPr="00746962">
        <w:br/>
        <w:t xml:space="preserve">○ </w:t>
      </w:r>
      <w:r w:rsidR="009A331B" w:rsidRPr="00746962">
        <w:t>Other indication</w:t>
      </w:r>
      <w:r w:rsidR="00AA5D4D" w:rsidRPr="00746962">
        <w:t xml:space="preserve"> </w:t>
      </w:r>
    </w:p>
    <w:sectPr w:rsidR="00E04AFC" w:rsidRPr="00746962" w:rsidSect="00A8121F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7B34068" w16cid:durableId="2148191F"/>
  <w16cid:commentId w16cid:paraId="4A1C224B" w16cid:durableId="21481DC2"/>
  <w16cid:commentId w16cid:paraId="7EB37D29" w16cid:durableId="21481EF4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4F3289E" w14:textId="77777777" w:rsidR="00C2033A" w:rsidRDefault="00C2033A" w:rsidP="00C950D9">
      <w:pPr>
        <w:spacing w:after="0" w:line="240" w:lineRule="auto"/>
      </w:pPr>
      <w:r>
        <w:separator/>
      </w:r>
    </w:p>
  </w:endnote>
  <w:endnote w:type="continuationSeparator" w:id="0">
    <w:p w14:paraId="63F11C28" w14:textId="77777777" w:rsidR="00C2033A" w:rsidRDefault="00C2033A" w:rsidP="00C950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Yu Gothic Light"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Yu Mincho">
    <w:altName w:val="MS Gothic"/>
    <w:charset w:val="80"/>
    <w:family w:val="roman"/>
    <w:pitch w:val="variable"/>
    <w:sig w:usb0="00000000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7B9BD8D" w14:textId="77777777" w:rsidR="00974719" w:rsidRDefault="00974719">
    <w:pPr>
      <w:pStyle w:val="Sidfot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732BE08" w14:textId="77777777" w:rsidR="00974719" w:rsidRDefault="00974719">
    <w:pPr>
      <w:pStyle w:val="Sidfot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0E8667F" w14:textId="77777777" w:rsidR="00974719" w:rsidRDefault="00974719">
    <w:pPr>
      <w:pStyle w:val="Sidfo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535052D" w14:textId="77777777" w:rsidR="00C2033A" w:rsidRDefault="00C2033A" w:rsidP="00C950D9">
      <w:pPr>
        <w:spacing w:after="0" w:line="240" w:lineRule="auto"/>
      </w:pPr>
      <w:r>
        <w:separator/>
      </w:r>
    </w:p>
  </w:footnote>
  <w:footnote w:type="continuationSeparator" w:id="0">
    <w:p w14:paraId="42560531" w14:textId="77777777" w:rsidR="00C2033A" w:rsidRDefault="00C2033A" w:rsidP="00C950D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99D0F65" w14:textId="77777777" w:rsidR="00974719" w:rsidRDefault="00974719">
    <w:pPr>
      <w:pStyle w:val="Sidhuvud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F1A0EEF" w14:textId="77777777" w:rsidR="00974719" w:rsidRDefault="00974719">
    <w:pPr>
      <w:pStyle w:val="Sidhuvud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8E044BE" w14:textId="77777777" w:rsidR="00974719" w:rsidRDefault="00974719">
    <w:pPr>
      <w:pStyle w:val="Sidhuvud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52955B1E"/>
    <w:multiLevelType w:val="multilevel"/>
    <w:tmpl w:val="3EFCC40A"/>
    <w:lvl w:ilvl="0">
      <w:start w:val="1"/>
      <w:numFmt w:val="decimal"/>
      <w:pStyle w:val="Rubrik1"/>
      <w:suff w:val="space"/>
      <w:lvlText w:val="%1."/>
      <w:lvlJc w:val="left"/>
      <w:pPr>
        <w:ind w:left="360" w:hanging="360"/>
      </w:pPr>
      <w:rPr>
        <w:rFonts w:ascii="Times New Roman" w:hAnsi="Times New Roman" w:hint="default"/>
        <w:b w:val="0"/>
        <w:i w:val="0"/>
        <w:sz w:val="32"/>
      </w:rPr>
    </w:lvl>
    <w:lvl w:ilvl="1">
      <w:start w:val="1"/>
      <w:numFmt w:val="decimal"/>
      <w:suff w:val="space"/>
      <w:lvlText w:val="%1.%2."/>
      <w:lvlJc w:val="left"/>
      <w:pPr>
        <w:ind w:left="792" w:hanging="720"/>
      </w:pPr>
      <w:rPr>
        <w:rFonts w:ascii="Times New Roman" w:hAnsi="Times New Roman" w:hint="default"/>
        <w:b w:val="0"/>
        <w:i w:val="0"/>
        <w:sz w:val="28"/>
        <w:lang w:val="sv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66DA7CCE"/>
    <w:multiLevelType w:val="hybridMultilevel"/>
    <w:tmpl w:val="8C425520"/>
    <w:lvl w:ilvl="0" w:tplc="204A26BE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0"/>
  </w:num>
  <w:num w:numId="4">
    <w:abstractNumId w:val="0"/>
    <w:lvlOverride w:ilvl="0">
      <w:startOverride w:val="3"/>
    </w:lvlOverride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isplayBackgroundShape/>
  <w:defaultTabStop w:val="1304"/>
  <w:hyphenationZone w:val="425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62474"/>
    <w:rsid w:val="0000282D"/>
    <w:rsid w:val="00004B33"/>
    <w:rsid w:val="0000564B"/>
    <w:rsid w:val="00005EED"/>
    <w:rsid w:val="0001211A"/>
    <w:rsid w:val="00012524"/>
    <w:rsid w:val="000160F8"/>
    <w:rsid w:val="00016559"/>
    <w:rsid w:val="00016D59"/>
    <w:rsid w:val="000201C6"/>
    <w:rsid w:val="00022B88"/>
    <w:rsid w:val="00022C2D"/>
    <w:rsid w:val="00026159"/>
    <w:rsid w:val="00027EAA"/>
    <w:rsid w:val="00030367"/>
    <w:rsid w:val="000305EC"/>
    <w:rsid w:val="00030C67"/>
    <w:rsid w:val="00030D33"/>
    <w:rsid w:val="000312B7"/>
    <w:rsid w:val="00032705"/>
    <w:rsid w:val="000340AE"/>
    <w:rsid w:val="00034DE8"/>
    <w:rsid w:val="00035585"/>
    <w:rsid w:val="000364FC"/>
    <w:rsid w:val="00037525"/>
    <w:rsid w:val="00041FE1"/>
    <w:rsid w:val="00046564"/>
    <w:rsid w:val="00046882"/>
    <w:rsid w:val="0004785A"/>
    <w:rsid w:val="00047D1D"/>
    <w:rsid w:val="00047FDD"/>
    <w:rsid w:val="0005023F"/>
    <w:rsid w:val="00050D9F"/>
    <w:rsid w:val="000555B1"/>
    <w:rsid w:val="00057B9B"/>
    <w:rsid w:val="000600DC"/>
    <w:rsid w:val="000608FC"/>
    <w:rsid w:val="000611C9"/>
    <w:rsid w:val="000616C5"/>
    <w:rsid w:val="00061959"/>
    <w:rsid w:val="00062880"/>
    <w:rsid w:val="00064DF3"/>
    <w:rsid w:val="00065330"/>
    <w:rsid w:val="00065452"/>
    <w:rsid w:val="00066C3F"/>
    <w:rsid w:val="00070B11"/>
    <w:rsid w:val="000712A5"/>
    <w:rsid w:val="000712A9"/>
    <w:rsid w:val="00071515"/>
    <w:rsid w:val="00071516"/>
    <w:rsid w:val="000735ED"/>
    <w:rsid w:val="0007373D"/>
    <w:rsid w:val="00075E66"/>
    <w:rsid w:val="000765C7"/>
    <w:rsid w:val="000773FA"/>
    <w:rsid w:val="000776E4"/>
    <w:rsid w:val="00082913"/>
    <w:rsid w:val="00082E72"/>
    <w:rsid w:val="000848C1"/>
    <w:rsid w:val="00084E78"/>
    <w:rsid w:val="00085C17"/>
    <w:rsid w:val="00087B74"/>
    <w:rsid w:val="00091BC8"/>
    <w:rsid w:val="00091C4A"/>
    <w:rsid w:val="00092362"/>
    <w:rsid w:val="000947AF"/>
    <w:rsid w:val="00095C98"/>
    <w:rsid w:val="00097AA4"/>
    <w:rsid w:val="000A0745"/>
    <w:rsid w:val="000A1D69"/>
    <w:rsid w:val="000A29B1"/>
    <w:rsid w:val="000A57E7"/>
    <w:rsid w:val="000A75ED"/>
    <w:rsid w:val="000B08B7"/>
    <w:rsid w:val="000B3CEC"/>
    <w:rsid w:val="000B4EF6"/>
    <w:rsid w:val="000B7AD1"/>
    <w:rsid w:val="000B7FA3"/>
    <w:rsid w:val="000C0A57"/>
    <w:rsid w:val="000C2C59"/>
    <w:rsid w:val="000C4414"/>
    <w:rsid w:val="000C6B79"/>
    <w:rsid w:val="000D14F4"/>
    <w:rsid w:val="000D20BD"/>
    <w:rsid w:val="000D255A"/>
    <w:rsid w:val="000D4360"/>
    <w:rsid w:val="000E2704"/>
    <w:rsid w:val="000E324B"/>
    <w:rsid w:val="000E5201"/>
    <w:rsid w:val="000E6A7F"/>
    <w:rsid w:val="000E6BD5"/>
    <w:rsid w:val="000E6DDD"/>
    <w:rsid w:val="000F0716"/>
    <w:rsid w:val="000F17B2"/>
    <w:rsid w:val="000F2A30"/>
    <w:rsid w:val="000F349B"/>
    <w:rsid w:val="000F5B1B"/>
    <w:rsid w:val="000F7037"/>
    <w:rsid w:val="00100203"/>
    <w:rsid w:val="00100F36"/>
    <w:rsid w:val="001015FE"/>
    <w:rsid w:val="001020F3"/>
    <w:rsid w:val="00102DE7"/>
    <w:rsid w:val="001037FC"/>
    <w:rsid w:val="00104493"/>
    <w:rsid w:val="00104C47"/>
    <w:rsid w:val="00107FE7"/>
    <w:rsid w:val="001102CB"/>
    <w:rsid w:val="001131F5"/>
    <w:rsid w:val="00114D58"/>
    <w:rsid w:val="00116141"/>
    <w:rsid w:val="001165DD"/>
    <w:rsid w:val="0011662E"/>
    <w:rsid w:val="0011668E"/>
    <w:rsid w:val="00116DAD"/>
    <w:rsid w:val="001171AC"/>
    <w:rsid w:val="0011762F"/>
    <w:rsid w:val="0011779A"/>
    <w:rsid w:val="00117BD6"/>
    <w:rsid w:val="00117D7E"/>
    <w:rsid w:val="001206D3"/>
    <w:rsid w:val="00121144"/>
    <w:rsid w:val="00121638"/>
    <w:rsid w:val="00121D17"/>
    <w:rsid w:val="00121E0F"/>
    <w:rsid w:val="001230E0"/>
    <w:rsid w:val="00123134"/>
    <w:rsid w:val="00124CA6"/>
    <w:rsid w:val="0012506A"/>
    <w:rsid w:val="0013012A"/>
    <w:rsid w:val="001301DA"/>
    <w:rsid w:val="00132710"/>
    <w:rsid w:val="0013288E"/>
    <w:rsid w:val="00132BE1"/>
    <w:rsid w:val="00133818"/>
    <w:rsid w:val="00134A7C"/>
    <w:rsid w:val="00137343"/>
    <w:rsid w:val="00140362"/>
    <w:rsid w:val="001411B6"/>
    <w:rsid w:val="00142E8C"/>
    <w:rsid w:val="001436AC"/>
    <w:rsid w:val="00144CB2"/>
    <w:rsid w:val="00145592"/>
    <w:rsid w:val="001458EF"/>
    <w:rsid w:val="0014768E"/>
    <w:rsid w:val="0015146E"/>
    <w:rsid w:val="0015342A"/>
    <w:rsid w:val="001542E2"/>
    <w:rsid w:val="00155953"/>
    <w:rsid w:val="001572E2"/>
    <w:rsid w:val="00157461"/>
    <w:rsid w:val="0016133A"/>
    <w:rsid w:val="00161C06"/>
    <w:rsid w:val="00165740"/>
    <w:rsid w:val="00166B43"/>
    <w:rsid w:val="0017162C"/>
    <w:rsid w:val="00172246"/>
    <w:rsid w:val="00173852"/>
    <w:rsid w:val="00173CDA"/>
    <w:rsid w:val="001745CC"/>
    <w:rsid w:val="0017499F"/>
    <w:rsid w:val="00175160"/>
    <w:rsid w:val="00176665"/>
    <w:rsid w:val="00180A1D"/>
    <w:rsid w:val="00181D2E"/>
    <w:rsid w:val="00183089"/>
    <w:rsid w:val="00185D97"/>
    <w:rsid w:val="00185E1B"/>
    <w:rsid w:val="00191CE3"/>
    <w:rsid w:val="00193D6B"/>
    <w:rsid w:val="00194305"/>
    <w:rsid w:val="001962DB"/>
    <w:rsid w:val="00196E14"/>
    <w:rsid w:val="00197456"/>
    <w:rsid w:val="00197DF8"/>
    <w:rsid w:val="001A0059"/>
    <w:rsid w:val="001A0324"/>
    <w:rsid w:val="001A1658"/>
    <w:rsid w:val="001A2EA3"/>
    <w:rsid w:val="001A379D"/>
    <w:rsid w:val="001A3C49"/>
    <w:rsid w:val="001A42B3"/>
    <w:rsid w:val="001A4B60"/>
    <w:rsid w:val="001A5331"/>
    <w:rsid w:val="001A687A"/>
    <w:rsid w:val="001B0765"/>
    <w:rsid w:val="001B1036"/>
    <w:rsid w:val="001B2D34"/>
    <w:rsid w:val="001B3EF5"/>
    <w:rsid w:val="001B5C7A"/>
    <w:rsid w:val="001B6B33"/>
    <w:rsid w:val="001B7085"/>
    <w:rsid w:val="001B73E3"/>
    <w:rsid w:val="001C0DA8"/>
    <w:rsid w:val="001C198C"/>
    <w:rsid w:val="001C48B3"/>
    <w:rsid w:val="001C5401"/>
    <w:rsid w:val="001C6154"/>
    <w:rsid w:val="001C6474"/>
    <w:rsid w:val="001C71F8"/>
    <w:rsid w:val="001D3247"/>
    <w:rsid w:val="001D497D"/>
    <w:rsid w:val="001D4D1F"/>
    <w:rsid w:val="001D4FAB"/>
    <w:rsid w:val="001D5B56"/>
    <w:rsid w:val="001D7505"/>
    <w:rsid w:val="001D7EFD"/>
    <w:rsid w:val="001E1B76"/>
    <w:rsid w:val="001E386B"/>
    <w:rsid w:val="001E3AC2"/>
    <w:rsid w:val="001E457A"/>
    <w:rsid w:val="001E458B"/>
    <w:rsid w:val="001E5E42"/>
    <w:rsid w:val="001E5FB4"/>
    <w:rsid w:val="001E712C"/>
    <w:rsid w:val="001E76FC"/>
    <w:rsid w:val="001F004B"/>
    <w:rsid w:val="001F29B7"/>
    <w:rsid w:val="001F509A"/>
    <w:rsid w:val="001F5D32"/>
    <w:rsid w:val="001F60BB"/>
    <w:rsid w:val="001F65EB"/>
    <w:rsid w:val="001F6959"/>
    <w:rsid w:val="001F6E1F"/>
    <w:rsid w:val="002023AD"/>
    <w:rsid w:val="00202E1E"/>
    <w:rsid w:val="00205485"/>
    <w:rsid w:val="0020554C"/>
    <w:rsid w:val="002057D0"/>
    <w:rsid w:val="00205B9D"/>
    <w:rsid w:val="00205FC5"/>
    <w:rsid w:val="002063DE"/>
    <w:rsid w:val="0020784D"/>
    <w:rsid w:val="00211371"/>
    <w:rsid w:val="00213BAF"/>
    <w:rsid w:val="002150C9"/>
    <w:rsid w:val="002154E5"/>
    <w:rsid w:val="00216C46"/>
    <w:rsid w:val="00220ACB"/>
    <w:rsid w:val="0022133C"/>
    <w:rsid w:val="00221E1A"/>
    <w:rsid w:val="0022275F"/>
    <w:rsid w:val="0023206D"/>
    <w:rsid w:val="00232BDE"/>
    <w:rsid w:val="00233765"/>
    <w:rsid w:val="00234C5D"/>
    <w:rsid w:val="00235843"/>
    <w:rsid w:val="002366A7"/>
    <w:rsid w:val="00237804"/>
    <w:rsid w:val="00240EE4"/>
    <w:rsid w:val="002411BE"/>
    <w:rsid w:val="002427F4"/>
    <w:rsid w:val="00244395"/>
    <w:rsid w:val="00246C1F"/>
    <w:rsid w:val="0025137B"/>
    <w:rsid w:val="00253A06"/>
    <w:rsid w:val="00254C14"/>
    <w:rsid w:val="0025538C"/>
    <w:rsid w:val="002572B4"/>
    <w:rsid w:val="00257918"/>
    <w:rsid w:val="0026013D"/>
    <w:rsid w:val="00260247"/>
    <w:rsid w:val="002623F0"/>
    <w:rsid w:val="0026339C"/>
    <w:rsid w:val="00263F19"/>
    <w:rsid w:val="0026404E"/>
    <w:rsid w:val="00265154"/>
    <w:rsid w:val="0026665A"/>
    <w:rsid w:val="00272ED2"/>
    <w:rsid w:val="002743E5"/>
    <w:rsid w:val="0027516D"/>
    <w:rsid w:val="00276F92"/>
    <w:rsid w:val="00281B64"/>
    <w:rsid w:val="00282FB0"/>
    <w:rsid w:val="002860AF"/>
    <w:rsid w:val="00287944"/>
    <w:rsid w:val="0029169B"/>
    <w:rsid w:val="0029406A"/>
    <w:rsid w:val="002946A1"/>
    <w:rsid w:val="00295298"/>
    <w:rsid w:val="00295A00"/>
    <w:rsid w:val="00296495"/>
    <w:rsid w:val="00296789"/>
    <w:rsid w:val="00297CF9"/>
    <w:rsid w:val="002A1668"/>
    <w:rsid w:val="002A198F"/>
    <w:rsid w:val="002A467E"/>
    <w:rsid w:val="002A5B07"/>
    <w:rsid w:val="002A6500"/>
    <w:rsid w:val="002B1933"/>
    <w:rsid w:val="002B44D3"/>
    <w:rsid w:val="002B7398"/>
    <w:rsid w:val="002C02B7"/>
    <w:rsid w:val="002C05E4"/>
    <w:rsid w:val="002C22BA"/>
    <w:rsid w:val="002C28E3"/>
    <w:rsid w:val="002C4C2A"/>
    <w:rsid w:val="002C7352"/>
    <w:rsid w:val="002D0510"/>
    <w:rsid w:val="002D07E3"/>
    <w:rsid w:val="002D0F99"/>
    <w:rsid w:val="002D2065"/>
    <w:rsid w:val="002D29E6"/>
    <w:rsid w:val="002D2C4C"/>
    <w:rsid w:val="002D2E70"/>
    <w:rsid w:val="002D30DD"/>
    <w:rsid w:val="002D315F"/>
    <w:rsid w:val="002D4A76"/>
    <w:rsid w:val="002D6F7B"/>
    <w:rsid w:val="002D777C"/>
    <w:rsid w:val="002D7968"/>
    <w:rsid w:val="002E4E67"/>
    <w:rsid w:val="002E62C7"/>
    <w:rsid w:val="002E65A2"/>
    <w:rsid w:val="002F07AA"/>
    <w:rsid w:val="002F6893"/>
    <w:rsid w:val="002F74D3"/>
    <w:rsid w:val="00301167"/>
    <w:rsid w:val="003013AB"/>
    <w:rsid w:val="00302BD9"/>
    <w:rsid w:val="00303301"/>
    <w:rsid w:val="00304506"/>
    <w:rsid w:val="00304C7A"/>
    <w:rsid w:val="00304C8B"/>
    <w:rsid w:val="00305ECB"/>
    <w:rsid w:val="003065E8"/>
    <w:rsid w:val="00306704"/>
    <w:rsid w:val="00307469"/>
    <w:rsid w:val="003106EE"/>
    <w:rsid w:val="0031180C"/>
    <w:rsid w:val="003144BB"/>
    <w:rsid w:val="0031494D"/>
    <w:rsid w:val="003155FB"/>
    <w:rsid w:val="00315965"/>
    <w:rsid w:val="00315E89"/>
    <w:rsid w:val="0031790B"/>
    <w:rsid w:val="00322593"/>
    <w:rsid w:val="003242DC"/>
    <w:rsid w:val="00324A0E"/>
    <w:rsid w:val="003261F5"/>
    <w:rsid w:val="00327590"/>
    <w:rsid w:val="00327F5D"/>
    <w:rsid w:val="0033076E"/>
    <w:rsid w:val="0033082A"/>
    <w:rsid w:val="00331246"/>
    <w:rsid w:val="0033174A"/>
    <w:rsid w:val="00332281"/>
    <w:rsid w:val="00332E17"/>
    <w:rsid w:val="00332FE0"/>
    <w:rsid w:val="003337FF"/>
    <w:rsid w:val="003372D4"/>
    <w:rsid w:val="00341D76"/>
    <w:rsid w:val="003423B1"/>
    <w:rsid w:val="00343A2B"/>
    <w:rsid w:val="00344842"/>
    <w:rsid w:val="003461E0"/>
    <w:rsid w:val="00346760"/>
    <w:rsid w:val="0034695E"/>
    <w:rsid w:val="00351A37"/>
    <w:rsid w:val="003527CF"/>
    <w:rsid w:val="003559DE"/>
    <w:rsid w:val="00355EC8"/>
    <w:rsid w:val="00357181"/>
    <w:rsid w:val="00360D27"/>
    <w:rsid w:val="00362189"/>
    <w:rsid w:val="0036452F"/>
    <w:rsid w:val="00364D04"/>
    <w:rsid w:val="00366D6C"/>
    <w:rsid w:val="003715F8"/>
    <w:rsid w:val="0037373B"/>
    <w:rsid w:val="00373EE5"/>
    <w:rsid w:val="00374CF6"/>
    <w:rsid w:val="0037633E"/>
    <w:rsid w:val="003767D6"/>
    <w:rsid w:val="0038012A"/>
    <w:rsid w:val="00381B6B"/>
    <w:rsid w:val="00382B28"/>
    <w:rsid w:val="00382ED0"/>
    <w:rsid w:val="0038405D"/>
    <w:rsid w:val="00386C35"/>
    <w:rsid w:val="00386D5B"/>
    <w:rsid w:val="00394144"/>
    <w:rsid w:val="003959BE"/>
    <w:rsid w:val="003962CD"/>
    <w:rsid w:val="00396C24"/>
    <w:rsid w:val="003973A7"/>
    <w:rsid w:val="00397CE8"/>
    <w:rsid w:val="003A0761"/>
    <w:rsid w:val="003A0C45"/>
    <w:rsid w:val="003A3BF6"/>
    <w:rsid w:val="003A3F2A"/>
    <w:rsid w:val="003A4EEF"/>
    <w:rsid w:val="003A58C7"/>
    <w:rsid w:val="003B06A4"/>
    <w:rsid w:val="003B10D6"/>
    <w:rsid w:val="003B1434"/>
    <w:rsid w:val="003B452D"/>
    <w:rsid w:val="003B4EB7"/>
    <w:rsid w:val="003C45B3"/>
    <w:rsid w:val="003C4FE3"/>
    <w:rsid w:val="003C5686"/>
    <w:rsid w:val="003C63EC"/>
    <w:rsid w:val="003D1770"/>
    <w:rsid w:val="003D21F0"/>
    <w:rsid w:val="003D62DC"/>
    <w:rsid w:val="003E058F"/>
    <w:rsid w:val="003E13A0"/>
    <w:rsid w:val="003E2DB8"/>
    <w:rsid w:val="003E31CF"/>
    <w:rsid w:val="003E402B"/>
    <w:rsid w:val="003E490B"/>
    <w:rsid w:val="003E55E7"/>
    <w:rsid w:val="003E6F7B"/>
    <w:rsid w:val="003F117A"/>
    <w:rsid w:val="003F220F"/>
    <w:rsid w:val="003F2850"/>
    <w:rsid w:val="003F65D9"/>
    <w:rsid w:val="00400A65"/>
    <w:rsid w:val="00401FC7"/>
    <w:rsid w:val="00406A44"/>
    <w:rsid w:val="00406BCC"/>
    <w:rsid w:val="00407EDA"/>
    <w:rsid w:val="004101DA"/>
    <w:rsid w:val="00410F20"/>
    <w:rsid w:val="004118B1"/>
    <w:rsid w:val="004119BC"/>
    <w:rsid w:val="004128B1"/>
    <w:rsid w:val="00412922"/>
    <w:rsid w:val="00412A72"/>
    <w:rsid w:val="00413A02"/>
    <w:rsid w:val="00416130"/>
    <w:rsid w:val="00416DFC"/>
    <w:rsid w:val="0042108A"/>
    <w:rsid w:val="0042119D"/>
    <w:rsid w:val="00423863"/>
    <w:rsid w:val="004243E4"/>
    <w:rsid w:val="004254E9"/>
    <w:rsid w:val="0042588A"/>
    <w:rsid w:val="004303D6"/>
    <w:rsid w:val="004419F3"/>
    <w:rsid w:val="00443B39"/>
    <w:rsid w:val="00444479"/>
    <w:rsid w:val="00445733"/>
    <w:rsid w:val="00446C53"/>
    <w:rsid w:val="00452DE7"/>
    <w:rsid w:val="0045322A"/>
    <w:rsid w:val="004534B2"/>
    <w:rsid w:val="0045551E"/>
    <w:rsid w:val="0045779A"/>
    <w:rsid w:val="004608DE"/>
    <w:rsid w:val="00464D02"/>
    <w:rsid w:val="004662E4"/>
    <w:rsid w:val="00466470"/>
    <w:rsid w:val="0046655F"/>
    <w:rsid w:val="00467832"/>
    <w:rsid w:val="00467E5D"/>
    <w:rsid w:val="0047104B"/>
    <w:rsid w:val="0047498F"/>
    <w:rsid w:val="00474A65"/>
    <w:rsid w:val="004753E5"/>
    <w:rsid w:val="00476529"/>
    <w:rsid w:val="0047718C"/>
    <w:rsid w:val="004818C4"/>
    <w:rsid w:val="00481FE0"/>
    <w:rsid w:val="004822F8"/>
    <w:rsid w:val="00482F65"/>
    <w:rsid w:val="00483A6F"/>
    <w:rsid w:val="004863F9"/>
    <w:rsid w:val="0048675F"/>
    <w:rsid w:val="004870E2"/>
    <w:rsid w:val="00491D17"/>
    <w:rsid w:val="004930D9"/>
    <w:rsid w:val="004933B1"/>
    <w:rsid w:val="00495DA0"/>
    <w:rsid w:val="004975D7"/>
    <w:rsid w:val="004A44D6"/>
    <w:rsid w:val="004A45D7"/>
    <w:rsid w:val="004A4A0B"/>
    <w:rsid w:val="004A4FF8"/>
    <w:rsid w:val="004A5048"/>
    <w:rsid w:val="004A5D37"/>
    <w:rsid w:val="004A75A2"/>
    <w:rsid w:val="004A7B08"/>
    <w:rsid w:val="004B00E4"/>
    <w:rsid w:val="004B09A6"/>
    <w:rsid w:val="004B2662"/>
    <w:rsid w:val="004B271D"/>
    <w:rsid w:val="004B2EA6"/>
    <w:rsid w:val="004B49D9"/>
    <w:rsid w:val="004C04D9"/>
    <w:rsid w:val="004C12C0"/>
    <w:rsid w:val="004C43FB"/>
    <w:rsid w:val="004C487A"/>
    <w:rsid w:val="004C51A0"/>
    <w:rsid w:val="004C549D"/>
    <w:rsid w:val="004C572F"/>
    <w:rsid w:val="004C7F5C"/>
    <w:rsid w:val="004D0370"/>
    <w:rsid w:val="004D1167"/>
    <w:rsid w:val="004D3FE8"/>
    <w:rsid w:val="004D4F62"/>
    <w:rsid w:val="004D5CD6"/>
    <w:rsid w:val="004D678D"/>
    <w:rsid w:val="004D6A4B"/>
    <w:rsid w:val="004E1075"/>
    <w:rsid w:val="004E230C"/>
    <w:rsid w:val="004E376D"/>
    <w:rsid w:val="004E431C"/>
    <w:rsid w:val="004E566C"/>
    <w:rsid w:val="004F03AC"/>
    <w:rsid w:val="004F1763"/>
    <w:rsid w:val="004F1824"/>
    <w:rsid w:val="004F5C95"/>
    <w:rsid w:val="004F73E6"/>
    <w:rsid w:val="00500933"/>
    <w:rsid w:val="00501722"/>
    <w:rsid w:val="00501FA0"/>
    <w:rsid w:val="00506BCB"/>
    <w:rsid w:val="00507981"/>
    <w:rsid w:val="005106E4"/>
    <w:rsid w:val="00511D18"/>
    <w:rsid w:val="00513CBA"/>
    <w:rsid w:val="00514DC2"/>
    <w:rsid w:val="005152B3"/>
    <w:rsid w:val="005158C7"/>
    <w:rsid w:val="00516070"/>
    <w:rsid w:val="005162C8"/>
    <w:rsid w:val="00523191"/>
    <w:rsid w:val="00524550"/>
    <w:rsid w:val="00524EDB"/>
    <w:rsid w:val="00527819"/>
    <w:rsid w:val="00530639"/>
    <w:rsid w:val="005322D0"/>
    <w:rsid w:val="005325F5"/>
    <w:rsid w:val="00532862"/>
    <w:rsid w:val="00532B54"/>
    <w:rsid w:val="00533896"/>
    <w:rsid w:val="00536938"/>
    <w:rsid w:val="00544851"/>
    <w:rsid w:val="005462A0"/>
    <w:rsid w:val="00546DBA"/>
    <w:rsid w:val="00550391"/>
    <w:rsid w:val="00551B3A"/>
    <w:rsid w:val="005530BA"/>
    <w:rsid w:val="0055390C"/>
    <w:rsid w:val="00554EE4"/>
    <w:rsid w:val="0055511C"/>
    <w:rsid w:val="005565B6"/>
    <w:rsid w:val="00562DF3"/>
    <w:rsid w:val="00563415"/>
    <w:rsid w:val="00564B73"/>
    <w:rsid w:val="00565F27"/>
    <w:rsid w:val="00570026"/>
    <w:rsid w:val="00570066"/>
    <w:rsid w:val="00572710"/>
    <w:rsid w:val="005758F7"/>
    <w:rsid w:val="005761B5"/>
    <w:rsid w:val="00577548"/>
    <w:rsid w:val="0058000B"/>
    <w:rsid w:val="00580B49"/>
    <w:rsid w:val="00581680"/>
    <w:rsid w:val="00581A49"/>
    <w:rsid w:val="00581C7E"/>
    <w:rsid w:val="0058294D"/>
    <w:rsid w:val="0058356B"/>
    <w:rsid w:val="0058769C"/>
    <w:rsid w:val="00590EFC"/>
    <w:rsid w:val="00591575"/>
    <w:rsid w:val="005931B2"/>
    <w:rsid w:val="00593232"/>
    <w:rsid w:val="005941C4"/>
    <w:rsid w:val="0059663B"/>
    <w:rsid w:val="005A0101"/>
    <w:rsid w:val="005A05B7"/>
    <w:rsid w:val="005A1778"/>
    <w:rsid w:val="005A2F60"/>
    <w:rsid w:val="005A3C29"/>
    <w:rsid w:val="005A543B"/>
    <w:rsid w:val="005A77BE"/>
    <w:rsid w:val="005B20E3"/>
    <w:rsid w:val="005B24F8"/>
    <w:rsid w:val="005B453C"/>
    <w:rsid w:val="005B48DB"/>
    <w:rsid w:val="005B5E4E"/>
    <w:rsid w:val="005B6345"/>
    <w:rsid w:val="005C0AEB"/>
    <w:rsid w:val="005C5B6F"/>
    <w:rsid w:val="005C6721"/>
    <w:rsid w:val="005C69FA"/>
    <w:rsid w:val="005C6D2F"/>
    <w:rsid w:val="005C7A16"/>
    <w:rsid w:val="005D0EA3"/>
    <w:rsid w:val="005D195B"/>
    <w:rsid w:val="005D2607"/>
    <w:rsid w:val="005D5DF2"/>
    <w:rsid w:val="005D70CF"/>
    <w:rsid w:val="005E0BF1"/>
    <w:rsid w:val="005E12DA"/>
    <w:rsid w:val="005E52CF"/>
    <w:rsid w:val="005E5647"/>
    <w:rsid w:val="005E5DB3"/>
    <w:rsid w:val="005E7479"/>
    <w:rsid w:val="005E7E1A"/>
    <w:rsid w:val="005F1685"/>
    <w:rsid w:val="005F25E2"/>
    <w:rsid w:val="005F3744"/>
    <w:rsid w:val="005F3DD9"/>
    <w:rsid w:val="005F5F27"/>
    <w:rsid w:val="005F6E5F"/>
    <w:rsid w:val="006031D9"/>
    <w:rsid w:val="0060384F"/>
    <w:rsid w:val="00603CD4"/>
    <w:rsid w:val="00604219"/>
    <w:rsid w:val="0060491A"/>
    <w:rsid w:val="00605DF5"/>
    <w:rsid w:val="00606060"/>
    <w:rsid w:val="006060D5"/>
    <w:rsid w:val="00611842"/>
    <w:rsid w:val="00611B39"/>
    <w:rsid w:val="00612035"/>
    <w:rsid w:val="00612B28"/>
    <w:rsid w:val="00612B5E"/>
    <w:rsid w:val="0061304D"/>
    <w:rsid w:val="0061352E"/>
    <w:rsid w:val="00614027"/>
    <w:rsid w:val="00617257"/>
    <w:rsid w:val="006213CE"/>
    <w:rsid w:val="006228CB"/>
    <w:rsid w:val="0062374C"/>
    <w:rsid w:val="00625A9E"/>
    <w:rsid w:val="00626771"/>
    <w:rsid w:val="0063215E"/>
    <w:rsid w:val="00634E3C"/>
    <w:rsid w:val="0063629B"/>
    <w:rsid w:val="00643FE3"/>
    <w:rsid w:val="0065161A"/>
    <w:rsid w:val="006556BB"/>
    <w:rsid w:val="006558B8"/>
    <w:rsid w:val="00656873"/>
    <w:rsid w:val="00657215"/>
    <w:rsid w:val="00660B63"/>
    <w:rsid w:val="006612C1"/>
    <w:rsid w:val="00662457"/>
    <w:rsid w:val="00664715"/>
    <w:rsid w:val="00664C35"/>
    <w:rsid w:val="00665144"/>
    <w:rsid w:val="00665B3A"/>
    <w:rsid w:val="00665BB7"/>
    <w:rsid w:val="00665FC7"/>
    <w:rsid w:val="00666F63"/>
    <w:rsid w:val="0066769B"/>
    <w:rsid w:val="006701EE"/>
    <w:rsid w:val="00673390"/>
    <w:rsid w:val="00673644"/>
    <w:rsid w:val="00673A00"/>
    <w:rsid w:val="0067437B"/>
    <w:rsid w:val="00674F7F"/>
    <w:rsid w:val="006757B4"/>
    <w:rsid w:val="00675FB4"/>
    <w:rsid w:val="006767DE"/>
    <w:rsid w:val="00677244"/>
    <w:rsid w:val="006772B5"/>
    <w:rsid w:val="00677A23"/>
    <w:rsid w:val="00677C38"/>
    <w:rsid w:val="00680AA3"/>
    <w:rsid w:val="00680F06"/>
    <w:rsid w:val="00681F0D"/>
    <w:rsid w:val="006825B7"/>
    <w:rsid w:val="00683E1C"/>
    <w:rsid w:val="0068410C"/>
    <w:rsid w:val="00684E42"/>
    <w:rsid w:val="00686389"/>
    <w:rsid w:val="0069081E"/>
    <w:rsid w:val="006916A2"/>
    <w:rsid w:val="006926D1"/>
    <w:rsid w:val="006927B8"/>
    <w:rsid w:val="0069287C"/>
    <w:rsid w:val="0069287D"/>
    <w:rsid w:val="00694F97"/>
    <w:rsid w:val="00696119"/>
    <w:rsid w:val="006A091C"/>
    <w:rsid w:val="006A3220"/>
    <w:rsid w:val="006A412C"/>
    <w:rsid w:val="006A46E8"/>
    <w:rsid w:val="006A4E81"/>
    <w:rsid w:val="006A59C5"/>
    <w:rsid w:val="006A7F8D"/>
    <w:rsid w:val="006B3846"/>
    <w:rsid w:val="006B448C"/>
    <w:rsid w:val="006B512A"/>
    <w:rsid w:val="006B576D"/>
    <w:rsid w:val="006B579A"/>
    <w:rsid w:val="006B5D4F"/>
    <w:rsid w:val="006B5EC2"/>
    <w:rsid w:val="006C0E40"/>
    <w:rsid w:val="006C2F61"/>
    <w:rsid w:val="006C5420"/>
    <w:rsid w:val="006D0432"/>
    <w:rsid w:val="006D1014"/>
    <w:rsid w:val="006D2F27"/>
    <w:rsid w:val="006D3D29"/>
    <w:rsid w:val="006D5730"/>
    <w:rsid w:val="006D5A13"/>
    <w:rsid w:val="006D6704"/>
    <w:rsid w:val="006D7176"/>
    <w:rsid w:val="006D72DD"/>
    <w:rsid w:val="006E07D5"/>
    <w:rsid w:val="006E44C4"/>
    <w:rsid w:val="006E4C0F"/>
    <w:rsid w:val="006E5F33"/>
    <w:rsid w:val="006E6F96"/>
    <w:rsid w:val="006E74E8"/>
    <w:rsid w:val="006F0281"/>
    <w:rsid w:val="006F058F"/>
    <w:rsid w:val="006F0BB9"/>
    <w:rsid w:val="006F0E9C"/>
    <w:rsid w:val="006F3EB0"/>
    <w:rsid w:val="006F5F7B"/>
    <w:rsid w:val="006F7F1B"/>
    <w:rsid w:val="00703ED9"/>
    <w:rsid w:val="007059EA"/>
    <w:rsid w:val="00706354"/>
    <w:rsid w:val="007070D0"/>
    <w:rsid w:val="007100F7"/>
    <w:rsid w:val="00710327"/>
    <w:rsid w:val="00711352"/>
    <w:rsid w:val="00713C1F"/>
    <w:rsid w:val="00713DFF"/>
    <w:rsid w:val="00714BDA"/>
    <w:rsid w:val="007172EE"/>
    <w:rsid w:val="0072056F"/>
    <w:rsid w:val="00721286"/>
    <w:rsid w:val="0072212D"/>
    <w:rsid w:val="00722A0A"/>
    <w:rsid w:val="00725C9C"/>
    <w:rsid w:val="0073093D"/>
    <w:rsid w:val="00732CCB"/>
    <w:rsid w:val="00736A0F"/>
    <w:rsid w:val="00736B9D"/>
    <w:rsid w:val="0073785A"/>
    <w:rsid w:val="0074010F"/>
    <w:rsid w:val="0074136E"/>
    <w:rsid w:val="0074185B"/>
    <w:rsid w:val="0074261C"/>
    <w:rsid w:val="00742E14"/>
    <w:rsid w:val="00744685"/>
    <w:rsid w:val="00744780"/>
    <w:rsid w:val="007448F5"/>
    <w:rsid w:val="00746962"/>
    <w:rsid w:val="00746B13"/>
    <w:rsid w:val="00747091"/>
    <w:rsid w:val="00747FD7"/>
    <w:rsid w:val="00750E9E"/>
    <w:rsid w:val="00750EA0"/>
    <w:rsid w:val="007514E4"/>
    <w:rsid w:val="00751CDD"/>
    <w:rsid w:val="00753857"/>
    <w:rsid w:val="0075593B"/>
    <w:rsid w:val="00763327"/>
    <w:rsid w:val="00764298"/>
    <w:rsid w:val="007644D3"/>
    <w:rsid w:val="00764521"/>
    <w:rsid w:val="00764FC0"/>
    <w:rsid w:val="0077070C"/>
    <w:rsid w:val="00772C6F"/>
    <w:rsid w:val="00772E3B"/>
    <w:rsid w:val="00774998"/>
    <w:rsid w:val="00774AC3"/>
    <w:rsid w:val="00776CFA"/>
    <w:rsid w:val="00777D79"/>
    <w:rsid w:val="007844C5"/>
    <w:rsid w:val="00790AF5"/>
    <w:rsid w:val="00791DD4"/>
    <w:rsid w:val="007936B6"/>
    <w:rsid w:val="007945A8"/>
    <w:rsid w:val="00794BF6"/>
    <w:rsid w:val="00796EE0"/>
    <w:rsid w:val="007A134D"/>
    <w:rsid w:val="007A3A04"/>
    <w:rsid w:val="007A4244"/>
    <w:rsid w:val="007A44ED"/>
    <w:rsid w:val="007A6169"/>
    <w:rsid w:val="007A7590"/>
    <w:rsid w:val="007B027E"/>
    <w:rsid w:val="007B0539"/>
    <w:rsid w:val="007B0639"/>
    <w:rsid w:val="007B0DF6"/>
    <w:rsid w:val="007B205F"/>
    <w:rsid w:val="007B2CBD"/>
    <w:rsid w:val="007B3703"/>
    <w:rsid w:val="007B70B4"/>
    <w:rsid w:val="007B71D0"/>
    <w:rsid w:val="007C1AE6"/>
    <w:rsid w:val="007C1B6D"/>
    <w:rsid w:val="007C29D1"/>
    <w:rsid w:val="007C2A6B"/>
    <w:rsid w:val="007C364B"/>
    <w:rsid w:val="007C393B"/>
    <w:rsid w:val="007C45D8"/>
    <w:rsid w:val="007C45FA"/>
    <w:rsid w:val="007C62D7"/>
    <w:rsid w:val="007C7275"/>
    <w:rsid w:val="007D013E"/>
    <w:rsid w:val="007D05BF"/>
    <w:rsid w:val="007D0EFE"/>
    <w:rsid w:val="007D36B8"/>
    <w:rsid w:val="007D3947"/>
    <w:rsid w:val="007D3A24"/>
    <w:rsid w:val="007D60E4"/>
    <w:rsid w:val="007D67A6"/>
    <w:rsid w:val="007D6A58"/>
    <w:rsid w:val="007E0DB6"/>
    <w:rsid w:val="007E5222"/>
    <w:rsid w:val="007E6760"/>
    <w:rsid w:val="007F0E38"/>
    <w:rsid w:val="007F0FFC"/>
    <w:rsid w:val="007F1D1D"/>
    <w:rsid w:val="007F5337"/>
    <w:rsid w:val="007F7528"/>
    <w:rsid w:val="007F795E"/>
    <w:rsid w:val="008008ED"/>
    <w:rsid w:val="0080405D"/>
    <w:rsid w:val="00806CBC"/>
    <w:rsid w:val="008078A6"/>
    <w:rsid w:val="008100C6"/>
    <w:rsid w:val="008109F8"/>
    <w:rsid w:val="00813FC7"/>
    <w:rsid w:val="0081544A"/>
    <w:rsid w:val="00820648"/>
    <w:rsid w:val="00820C79"/>
    <w:rsid w:val="00821FB2"/>
    <w:rsid w:val="00823B48"/>
    <w:rsid w:val="00827D64"/>
    <w:rsid w:val="00830640"/>
    <w:rsid w:val="00830885"/>
    <w:rsid w:val="0083368B"/>
    <w:rsid w:val="00834FEC"/>
    <w:rsid w:val="00837567"/>
    <w:rsid w:val="0084079B"/>
    <w:rsid w:val="00844D88"/>
    <w:rsid w:val="00844F96"/>
    <w:rsid w:val="0084535A"/>
    <w:rsid w:val="00846F1C"/>
    <w:rsid w:val="008524C9"/>
    <w:rsid w:val="00854A5C"/>
    <w:rsid w:val="008563CE"/>
    <w:rsid w:val="00857158"/>
    <w:rsid w:val="00857F2C"/>
    <w:rsid w:val="0086091A"/>
    <w:rsid w:val="0086098C"/>
    <w:rsid w:val="00862B79"/>
    <w:rsid w:val="008673F7"/>
    <w:rsid w:val="00870D21"/>
    <w:rsid w:val="00871C83"/>
    <w:rsid w:val="00873627"/>
    <w:rsid w:val="00875863"/>
    <w:rsid w:val="00880A9A"/>
    <w:rsid w:val="00883480"/>
    <w:rsid w:val="00883AA8"/>
    <w:rsid w:val="00884B57"/>
    <w:rsid w:val="00885958"/>
    <w:rsid w:val="00885F0C"/>
    <w:rsid w:val="00887DFB"/>
    <w:rsid w:val="00891569"/>
    <w:rsid w:val="00891AB8"/>
    <w:rsid w:val="0089231B"/>
    <w:rsid w:val="00893297"/>
    <w:rsid w:val="008937A2"/>
    <w:rsid w:val="008958B7"/>
    <w:rsid w:val="008975CB"/>
    <w:rsid w:val="008A23C1"/>
    <w:rsid w:val="008A2734"/>
    <w:rsid w:val="008A2E8E"/>
    <w:rsid w:val="008A6E4F"/>
    <w:rsid w:val="008A747E"/>
    <w:rsid w:val="008B0D7E"/>
    <w:rsid w:val="008B1B9B"/>
    <w:rsid w:val="008B1EAA"/>
    <w:rsid w:val="008B5DE1"/>
    <w:rsid w:val="008B7154"/>
    <w:rsid w:val="008C13ED"/>
    <w:rsid w:val="008C1D49"/>
    <w:rsid w:val="008C2C15"/>
    <w:rsid w:val="008C75CA"/>
    <w:rsid w:val="008D1293"/>
    <w:rsid w:val="008D247A"/>
    <w:rsid w:val="008D2FA1"/>
    <w:rsid w:val="008D4FD2"/>
    <w:rsid w:val="008D5336"/>
    <w:rsid w:val="008D54D4"/>
    <w:rsid w:val="008D6580"/>
    <w:rsid w:val="008D6DF7"/>
    <w:rsid w:val="008E0FD0"/>
    <w:rsid w:val="008E3099"/>
    <w:rsid w:val="008E3190"/>
    <w:rsid w:val="008E39B3"/>
    <w:rsid w:val="008E7080"/>
    <w:rsid w:val="008E7D54"/>
    <w:rsid w:val="008F0096"/>
    <w:rsid w:val="008F0C1F"/>
    <w:rsid w:val="008F0FA1"/>
    <w:rsid w:val="008F21ED"/>
    <w:rsid w:val="008F2D20"/>
    <w:rsid w:val="008F4817"/>
    <w:rsid w:val="00900D5D"/>
    <w:rsid w:val="009018F5"/>
    <w:rsid w:val="0090197B"/>
    <w:rsid w:val="009044A1"/>
    <w:rsid w:val="0090616E"/>
    <w:rsid w:val="0090687A"/>
    <w:rsid w:val="00907AE0"/>
    <w:rsid w:val="00907EAB"/>
    <w:rsid w:val="009105AF"/>
    <w:rsid w:val="0091504C"/>
    <w:rsid w:val="00915AB0"/>
    <w:rsid w:val="00916CC6"/>
    <w:rsid w:val="0092094B"/>
    <w:rsid w:val="00920C13"/>
    <w:rsid w:val="00924829"/>
    <w:rsid w:val="00926514"/>
    <w:rsid w:val="009276DE"/>
    <w:rsid w:val="00930736"/>
    <w:rsid w:val="0093080E"/>
    <w:rsid w:val="0093299E"/>
    <w:rsid w:val="009336E1"/>
    <w:rsid w:val="0093609F"/>
    <w:rsid w:val="009367B0"/>
    <w:rsid w:val="0093683C"/>
    <w:rsid w:val="0094012A"/>
    <w:rsid w:val="00940AF2"/>
    <w:rsid w:val="009411E6"/>
    <w:rsid w:val="00941D16"/>
    <w:rsid w:val="00942625"/>
    <w:rsid w:val="009429B3"/>
    <w:rsid w:val="00944A4B"/>
    <w:rsid w:val="0094517A"/>
    <w:rsid w:val="0094529C"/>
    <w:rsid w:val="009555EC"/>
    <w:rsid w:val="0095753B"/>
    <w:rsid w:val="00957A55"/>
    <w:rsid w:val="00960E0E"/>
    <w:rsid w:val="00961B45"/>
    <w:rsid w:val="00963F8F"/>
    <w:rsid w:val="0096475C"/>
    <w:rsid w:val="00970361"/>
    <w:rsid w:val="009711FA"/>
    <w:rsid w:val="0097145F"/>
    <w:rsid w:val="009720A1"/>
    <w:rsid w:val="0097270C"/>
    <w:rsid w:val="00972E5D"/>
    <w:rsid w:val="0097362A"/>
    <w:rsid w:val="00974719"/>
    <w:rsid w:val="00975ACC"/>
    <w:rsid w:val="00975FD6"/>
    <w:rsid w:val="00976FF1"/>
    <w:rsid w:val="00977162"/>
    <w:rsid w:val="009771A0"/>
    <w:rsid w:val="0097782B"/>
    <w:rsid w:val="00977FA6"/>
    <w:rsid w:val="009818CB"/>
    <w:rsid w:val="00981DC8"/>
    <w:rsid w:val="0098392F"/>
    <w:rsid w:val="00983AA3"/>
    <w:rsid w:val="00983F15"/>
    <w:rsid w:val="00986210"/>
    <w:rsid w:val="00986B6B"/>
    <w:rsid w:val="009872DC"/>
    <w:rsid w:val="00993C12"/>
    <w:rsid w:val="009A1F0A"/>
    <w:rsid w:val="009A331B"/>
    <w:rsid w:val="009A4CC0"/>
    <w:rsid w:val="009A4E37"/>
    <w:rsid w:val="009A7DCF"/>
    <w:rsid w:val="009B000D"/>
    <w:rsid w:val="009B0BC7"/>
    <w:rsid w:val="009B2632"/>
    <w:rsid w:val="009B2925"/>
    <w:rsid w:val="009B2F76"/>
    <w:rsid w:val="009B3300"/>
    <w:rsid w:val="009B3641"/>
    <w:rsid w:val="009B44E7"/>
    <w:rsid w:val="009B6668"/>
    <w:rsid w:val="009C1B7B"/>
    <w:rsid w:val="009C1E82"/>
    <w:rsid w:val="009C1F36"/>
    <w:rsid w:val="009C3275"/>
    <w:rsid w:val="009C3B1B"/>
    <w:rsid w:val="009C4614"/>
    <w:rsid w:val="009C771F"/>
    <w:rsid w:val="009D13F9"/>
    <w:rsid w:val="009D2FA2"/>
    <w:rsid w:val="009D40B5"/>
    <w:rsid w:val="009D5762"/>
    <w:rsid w:val="009D6055"/>
    <w:rsid w:val="009D7470"/>
    <w:rsid w:val="009D76BA"/>
    <w:rsid w:val="009D7EDB"/>
    <w:rsid w:val="009D7EFD"/>
    <w:rsid w:val="009E0423"/>
    <w:rsid w:val="009E1129"/>
    <w:rsid w:val="009E1352"/>
    <w:rsid w:val="009E1827"/>
    <w:rsid w:val="009E27CB"/>
    <w:rsid w:val="009E3BDC"/>
    <w:rsid w:val="009E4B51"/>
    <w:rsid w:val="009E5B89"/>
    <w:rsid w:val="009E689D"/>
    <w:rsid w:val="009E6B2C"/>
    <w:rsid w:val="009E70F0"/>
    <w:rsid w:val="009E7329"/>
    <w:rsid w:val="009E749D"/>
    <w:rsid w:val="009E754C"/>
    <w:rsid w:val="009F0073"/>
    <w:rsid w:val="009F13A5"/>
    <w:rsid w:val="009F1673"/>
    <w:rsid w:val="009F32B6"/>
    <w:rsid w:val="009F3821"/>
    <w:rsid w:val="009F5F69"/>
    <w:rsid w:val="00A00FF7"/>
    <w:rsid w:val="00A0120F"/>
    <w:rsid w:val="00A051A7"/>
    <w:rsid w:val="00A063E3"/>
    <w:rsid w:val="00A07AA9"/>
    <w:rsid w:val="00A1002A"/>
    <w:rsid w:val="00A10CB2"/>
    <w:rsid w:val="00A11998"/>
    <w:rsid w:val="00A12A93"/>
    <w:rsid w:val="00A132C5"/>
    <w:rsid w:val="00A13439"/>
    <w:rsid w:val="00A13D83"/>
    <w:rsid w:val="00A13FBD"/>
    <w:rsid w:val="00A14993"/>
    <w:rsid w:val="00A25F2B"/>
    <w:rsid w:val="00A275AA"/>
    <w:rsid w:val="00A3171E"/>
    <w:rsid w:val="00A33DF0"/>
    <w:rsid w:val="00A342D1"/>
    <w:rsid w:val="00A36478"/>
    <w:rsid w:val="00A36C9A"/>
    <w:rsid w:val="00A37C4A"/>
    <w:rsid w:val="00A41471"/>
    <w:rsid w:val="00A43BE0"/>
    <w:rsid w:val="00A43D5F"/>
    <w:rsid w:val="00A440BE"/>
    <w:rsid w:val="00A442B0"/>
    <w:rsid w:val="00A458DB"/>
    <w:rsid w:val="00A45F57"/>
    <w:rsid w:val="00A5091F"/>
    <w:rsid w:val="00A51C88"/>
    <w:rsid w:val="00A533EA"/>
    <w:rsid w:val="00A53E39"/>
    <w:rsid w:val="00A54144"/>
    <w:rsid w:val="00A54B90"/>
    <w:rsid w:val="00A55B18"/>
    <w:rsid w:val="00A56FE3"/>
    <w:rsid w:val="00A62376"/>
    <w:rsid w:val="00A64AD7"/>
    <w:rsid w:val="00A70637"/>
    <w:rsid w:val="00A70DD5"/>
    <w:rsid w:val="00A71376"/>
    <w:rsid w:val="00A72109"/>
    <w:rsid w:val="00A72D12"/>
    <w:rsid w:val="00A74E71"/>
    <w:rsid w:val="00A810E4"/>
    <w:rsid w:val="00A8121F"/>
    <w:rsid w:val="00A81C70"/>
    <w:rsid w:val="00A83BE1"/>
    <w:rsid w:val="00A84C61"/>
    <w:rsid w:val="00A8630B"/>
    <w:rsid w:val="00A87294"/>
    <w:rsid w:val="00A90AC4"/>
    <w:rsid w:val="00A914D8"/>
    <w:rsid w:val="00A92882"/>
    <w:rsid w:val="00A946E7"/>
    <w:rsid w:val="00AA3F88"/>
    <w:rsid w:val="00AA51E8"/>
    <w:rsid w:val="00AA5D4D"/>
    <w:rsid w:val="00AA732B"/>
    <w:rsid w:val="00AB0B4A"/>
    <w:rsid w:val="00AB0D2C"/>
    <w:rsid w:val="00AB315A"/>
    <w:rsid w:val="00AB33AB"/>
    <w:rsid w:val="00AB7633"/>
    <w:rsid w:val="00AB7BB6"/>
    <w:rsid w:val="00AC0229"/>
    <w:rsid w:val="00AC2ADB"/>
    <w:rsid w:val="00AC2FE8"/>
    <w:rsid w:val="00AC31F2"/>
    <w:rsid w:val="00AC4FCB"/>
    <w:rsid w:val="00AC7CB3"/>
    <w:rsid w:val="00AD02D7"/>
    <w:rsid w:val="00AD1087"/>
    <w:rsid w:val="00AD10DD"/>
    <w:rsid w:val="00AD1DBE"/>
    <w:rsid w:val="00AD3776"/>
    <w:rsid w:val="00AD3C25"/>
    <w:rsid w:val="00AD405D"/>
    <w:rsid w:val="00AD5FA3"/>
    <w:rsid w:val="00AD78A4"/>
    <w:rsid w:val="00AE050E"/>
    <w:rsid w:val="00AE14E4"/>
    <w:rsid w:val="00AE15E7"/>
    <w:rsid w:val="00AE17EC"/>
    <w:rsid w:val="00AE17F0"/>
    <w:rsid w:val="00AE29B5"/>
    <w:rsid w:val="00AE3D8D"/>
    <w:rsid w:val="00AE3DFE"/>
    <w:rsid w:val="00AE4456"/>
    <w:rsid w:val="00AE4797"/>
    <w:rsid w:val="00AE51E5"/>
    <w:rsid w:val="00AE53C4"/>
    <w:rsid w:val="00AE55CA"/>
    <w:rsid w:val="00AE70A0"/>
    <w:rsid w:val="00AF0B4B"/>
    <w:rsid w:val="00AF24B5"/>
    <w:rsid w:val="00AF3F1E"/>
    <w:rsid w:val="00AF49A3"/>
    <w:rsid w:val="00AF5CA4"/>
    <w:rsid w:val="00AF7701"/>
    <w:rsid w:val="00AF7DBA"/>
    <w:rsid w:val="00B051E8"/>
    <w:rsid w:val="00B056D1"/>
    <w:rsid w:val="00B05C0C"/>
    <w:rsid w:val="00B0735A"/>
    <w:rsid w:val="00B075FB"/>
    <w:rsid w:val="00B10368"/>
    <w:rsid w:val="00B11204"/>
    <w:rsid w:val="00B11E22"/>
    <w:rsid w:val="00B11FE0"/>
    <w:rsid w:val="00B146D5"/>
    <w:rsid w:val="00B1495B"/>
    <w:rsid w:val="00B15F8B"/>
    <w:rsid w:val="00B164FD"/>
    <w:rsid w:val="00B16A8D"/>
    <w:rsid w:val="00B1737A"/>
    <w:rsid w:val="00B2138D"/>
    <w:rsid w:val="00B24F13"/>
    <w:rsid w:val="00B262C0"/>
    <w:rsid w:val="00B30E6C"/>
    <w:rsid w:val="00B32B6F"/>
    <w:rsid w:val="00B34219"/>
    <w:rsid w:val="00B357AB"/>
    <w:rsid w:val="00B35C85"/>
    <w:rsid w:val="00B42E25"/>
    <w:rsid w:val="00B44CBE"/>
    <w:rsid w:val="00B44D6C"/>
    <w:rsid w:val="00B45352"/>
    <w:rsid w:val="00B469B9"/>
    <w:rsid w:val="00B46AF8"/>
    <w:rsid w:val="00B46E11"/>
    <w:rsid w:val="00B519E8"/>
    <w:rsid w:val="00B52EFE"/>
    <w:rsid w:val="00B53C8D"/>
    <w:rsid w:val="00B55783"/>
    <w:rsid w:val="00B562D0"/>
    <w:rsid w:val="00B567A0"/>
    <w:rsid w:val="00B56DFC"/>
    <w:rsid w:val="00B62474"/>
    <w:rsid w:val="00B62F45"/>
    <w:rsid w:val="00B63C74"/>
    <w:rsid w:val="00B65C03"/>
    <w:rsid w:val="00B66B88"/>
    <w:rsid w:val="00B70887"/>
    <w:rsid w:val="00B7184C"/>
    <w:rsid w:val="00B7227A"/>
    <w:rsid w:val="00B725B4"/>
    <w:rsid w:val="00B7294D"/>
    <w:rsid w:val="00B747B8"/>
    <w:rsid w:val="00B76585"/>
    <w:rsid w:val="00B77384"/>
    <w:rsid w:val="00B77D48"/>
    <w:rsid w:val="00B845A0"/>
    <w:rsid w:val="00B85200"/>
    <w:rsid w:val="00B858ED"/>
    <w:rsid w:val="00B85B1D"/>
    <w:rsid w:val="00B87E9F"/>
    <w:rsid w:val="00B925F9"/>
    <w:rsid w:val="00B93117"/>
    <w:rsid w:val="00B939F3"/>
    <w:rsid w:val="00B97453"/>
    <w:rsid w:val="00BA02CC"/>
    <w:rsid w:val="00BA1D6C"/>
    <w:rsid w:val="00BA2975"/>
    <w:rsid w:val="00BA3B95"/>
    <w:rsid w:val="00BA40C8"/>
    <w:rsid w:val="00BA4BBD"/>
    <w:rsid w:val="00BA510E"/>
    <w:rsid w:val="00BA6086"/>
    <w:rsid w:val="00BA764C"/>
    <w:rsid w:val="00BB0832"/>
    <w:rsid w:val="00BB1303"/>
    <w:rsid w:val="00BB1FF7"/>
    <w:rsid w:val="00BB30F3"/>
    <w:rsid w:val="00BB427F"/>
    <w:rsid w:val="00BB45F4"/>
    <w:rsid w:val="00BB4ADB"/>
    <w:rsid w:val="00BB4DEC"/>
    <w:rsid w:val="00BB64D6"/>
    <w:rsid w:val="00BC0A91"/>
    <w:rsid w:val="00BC1A97"/>
    <w:rsid w:val="00BC1F55"/>
    <w:rsid w:val="00BC2309"/>
    <w:rsid w:val="00BC36EB"/>
    <w:rsid w:val="00BC4882"/>
    <w:rsid w:val="00BC50CC"/>
    <w:rsid w:val="00BC7159"/>
    <w:rsid w:val="00BD340A"/>
    <w:rsid w:val="00BD610B"/>
    <w:rsid w:val="00BD6B73"/>
    <w:rsid w:val="00BD7482"/>
    <w:rsid w:val="00BD76C6"/>
    <w:rsid w:val="00BD78B9"/>
    <w:rsid w:val="00BD7FA4"/>
    <w:rsid w:val="00BE3DEB"/>
    <w:rsid w:val="00BE4337"/>
    <w:rsid w:val="00BE5B9A"/>
    <w:rsid w:val="00BE6AA2"/>
    <w:rsid w:val="00BE6D60"/>
    <w:rsid w:val="00BE7E14"/>
    <w:rsid w:val="00BF0C67"/>
    <w:rsid w:val="00BF1096"/>
    <w:rsid w:val="00BF16EE"/>
    <w:rsid w:val="00BF1F7D"/>
    <w:rsid w:val="00BF2E36"/>
    <w:rsid w:val="00BF3573"/>
    <w:rsid w:val="00C01B4F"/>
    <w:rsid w:val="00C01D35"/>
    <w:rsid w:val="00C02051"/>
    <w:rsid w:val="00C02CC5"/>
    <w:rsid w:val="00C02EAD"/>
    <w:rsid w:val="00C0383F"/>
    <w:rsid w:val="00C04986"/>
    <w:rsid w:val="00C04A6A"/>
    <w:rsid w:val="00C04D5D"/>
    <w:rsid w:val="00C052DB"/>
    <w:rsid w:val="00C061B3"/>
    <w:rsid w:val="00C07768"/>
    <w:rsid w:val="00C105C6"/>
    <w:rsid w:val="00C10D06"/>
    <w:rsid w:val="00C1252F"/>
    <w:rsid w:val="00C13E6E"/>
    <w:rsid w:val="00C16B9D"/>
    <w:rsid w:val="00C2033A"/>
    <w:rsid w:val="00C210FE"/>
    <w:rsid w:val="00C220BD"/>
    <w:rsid w:val="00C22E86"/>
    <w:rsid w:val="00C22F63"/>
    <w:rsid w:val="00C24E4A"/>
    <w:rsid w:val="00C24E83"/>
    <w:rsid w:val="00C2738D"/>
    <w:rsid w:val="00C273CB"/>
    <w:rsid w:val="00C2760C"/>
    <w:rsid w:val="00C27745"/>
    <w:rsid w:val="00C31307"/>
    <w:rsid w:val="00C32324"/>
    <w:rsid w:val="00C35563"/>
    <w:rsid w:val="00C3562E"/>
    <w:rsid w:val="00C36B89"/>
    <w:rsid w:val="00C370E8"/>
    <w:rsid w:val="00C37A23"/>
    <w:rsid w:val="00C40BFC"/>
    <w:rsid w:val="00C4142A"/>
    <w:rsid w:val="00C43371"/>
    <w:rsid w:val="00C43C3D"/>
    <w:rsid w:val="00C44E2E"/>
    <w:rsid w:val="00C44E86"/>
    <w:rsid w:val="00C4601D"/>
    <w:rsid w:val="00C46961"/>
    <w:rsid w:val="00C46D35"/>
    <w:rsid w:val="00C4734F"/>
    <w:rsid w:val="00C47983"/>
    <w:rsid w:val="00C50290"/>
    <w:rsid w:val="00C508EE"/>
    <w:rsid w:val="00C50B08"/>
    <w:rsid w:val="00C52B76"/>
    <w:rsid w:val="00C5532A"/>
    <w:rsid w:val="00C556B8"/>
    <w:rsid w:val="00C60C66"/>
    <w:rsid w:val="00C629A9"/>
    <w:rsid w:val="00C62B3F"/>
    <w:rsid w:val="00C67558"/>
    <w:rsid w:val="00C7041C"/>
    <w:rsid w:val="00C7055B"/>
    <w:rsid w:val="00C72342"/>
    <w:rsid w:val="00C728DF"/>
    <w:rsid w:val="00C741E6"/>
    <w:rsid w:val="00C742F2"/>
    <w:rsid w:val="00C75449"/>
    <w:rsid w:val="00C75CAE"/>
    <w:rsid w:val="00C77CEB"/>
    <w:rsid w:val="00C82969"/>
    <w:rsid w:val="00C82B9F"/>
    <w:rsid w:val="00C85224"/>
    <w:rsid w:val="00C86905"/>
    <w:rsid w:val="00C86C1B"/>
    <w:rsid w:val="00C87E9E"/>
    <w:rsid w:val="00C91680"/>
    <w:rsid w:val="00C9207B"/>
    <w:rsid w:val="00C93EFD"/>
    <w:rsid w:val="00C950D9"/>
    <w:rsid w:val="00C961D6"/>
    <w:rsid w:val="00CA038C"/>
    <w:rsid w:val="00CA1F2B"/>
    <w:rsid w:val="00CA32FC"/>
    <w:rsid w:val="00CA3739"/>
    <w:rsid w:val="00CA5EBB"/>
    <w:rsid w:val="00CA644C"/>
    <w:rsid w:val="00CB1380"/>
    <w:rsid w:val="00CC1002"/>
    <w:rsid w:val="00CC20E7"/>
    <w:rsid w:val="00CC5399"/>
    <w:rsid w:val="00CD05E6"/>
    <w:rsid w:val="00CD0ABE"/>
    <w:rsid w:val="00CD1EAE"/>
    <w:rsid w:val="00CD329D"/>
    <w:rsid w:val="00CD4AD7"/>
    <w:rsid w:val="00CD5119"/>
    <w:rsid w:val="00CD579A"/>
    <w:rsid w:val="00CD7182"/>
    <w:rsid w:val="00CE284D"/>
    <w:rsid w:val="00CE37B3"/>
    <w:rsid w:val="00CE5A66"/>
    <w:rsid w:val="00CE6B93"/>
    <w:rsid w:val="00CF0440"/>
    <w:rsid w:val="00CF306B"/>
    <w:rsid w:val="00CF4CE4"/>
    <w:rsid w:val="00CF64A3"/>
    <w:rsid w:val="00CF6913"/>
    <w:rsid w:val="00D047B7"/>
    <w:rsid w:val="00D10EA3"/>
    <w:rsid w:val="00D1108A"/>
    <w:rsid w:val="00D1140D"/>
    <w:rsid w:val="00D11452"/>
    <w:rsid w:val="00D115CA"/>
    <w:rsid w:val="00D118AF"/>
    <w:rsid w:val="00D134CF"/>
    <w:rsid w:val="00D1360C"/>
    <w:rsid w:val="00D16BD7"/>
    <w:rsid w:val="00D20847"/>
    <w:rsid w:val="00D20C28"/>
    <w:rsid w:val="00D210C0"/>
    <w:rsid w:val="00D22688"/>
    <w:rsid w:val="00D22C2B"/>
    <w:rsid w:val="00D2308A"/>
    <w:rsid w:val="00D241D3"/>
    <w:rsid w:val="00D243D7"/>
    <w:rsid w:val="00D24591"/>
    <w:rsid w:val="00D24E3D"/>
    <w:rsid w:val="00D253E2"/>
    <w:rsid w:val="00D25B70"/>
    <w:rsid w:val="00D26975"/>
    <w:rsid w:val="00D308C1"/>
    <w:rsid w:val="00D32E61"/>
    <w:rsid w:val="00D33B12"/>
    <w:rsid w:val="00D374F3"/>
    <w:rsid w:val="00D40395"/>
    <w:rsid w:val="00D406B2"/>
    <w:rsid w:val="00D421B7"/>
    <w:rsid w:val="00D424B8"/>
    <w:rsid w:val="00D43564"/>
    <w:rsid w:val="00D43ACF"/>
    <w:rsid w:val="00D44669"/>
    <w:rsid w:val="00D456E1"/>
    <w:rsid w:val="00D460BE"/>
    <w:rsid w:val="00D504DC"/>
    <w:rsid w:val="00D51698"/>
    <w:rsid w:val="00D532A6"/>
    <w:rsid w:val="00D537F4"/>
    <w:rsid w:val="00D56540"/>
    <w:rsid w:val="00D6032D"/>
    <w:rsid w:val="00D60723"/>
    <w:rsid w:val="00D60D74"/>
    <w:rsid w:val="00D60E0A"/>
    <w:rsid w:val="00D613C3"/>
    <w:rsid w:val="00D63AA0"/>
    <w:rsid w:val="00D647EE"/>
    <w:rsid w:val="00D667E0"/>
    <w:rsid w:val="00D66975"/>
    <w:rsid w:val="00D66BD0"/>
    <w:rsid w:val="00D67319"/>
    <w:rsid w:val="00D67FA8"/>
    <w:rsid w:val="00D704C7"/>
    <w:rsid w:val="00D712BD"/>
    <w:rsid w:val="00D7461E"/>
    <w:rsid w:val="00D74EF4"/>
    <w:rsid w:val="00D775F6"/>
    <w:rsid w:val="00D82E1B"/>
    <w:rsid w:val="00D838DB"/>
    <w:rsid w:val="00D8473A"/>
    <w:rsid w:val="00D84E91"/>
    <w:rsid w:val="00D86BB9"/>
    <w:rsid w:val="00D86EC8"/>
    <w:rsid w:val="00D8723D"/>
    <w:rsid w:val="00D904D2"/>
    <w:rsid w:val="00D929AF"/>
    <w:rsid w:val="00D93E26"/>
    <w:rsid w:val="00D957F7"/>
    <w:rsid w:val="00D96B3C"/>
    <w:rsid w:val="00D97264"/>
    <w:rsid w:val="00DA03A4"/>
    <w:rsid w:val="00DA19FF"/>
    <w:rsid w:val="00DA2905"/>
    <w:rsid w:val="00DA5002"/>
    <w:rsid w:val="00DA619A"/>
    <w:rsid w:val="00DA67D7"/>
    <w:rsid w:val="00DB0F85"/>
    <w:rsid w:val="00DB35BB"/>
    <w:rsid w:val="00DB5333"/>
    <w:rsid w:val="00DB6080"/>
    <w:rsid w:val="00DB69C7"/>
    <w:rsid w:val="00DC1106"/>
    <w:rsid w:val="00DC1F99"/>
    <w:rsid w:val="00DC24E4"/>
    <w:rsid w:val="00DC2688"/>
    <w:rsid w:val="00DC4081"/>
    <w:rsid w:val="00DC42C7"/>
    <w:rsid w:val="00DC67C9"/>
    <w:rsid w:val="00DD046C"/>
    <w:rsid w:val="00DD076E"/>
    <w:rsid w:val="00DD09AF"/>
    <w:rsid w:val="00DD16AA"/>
    <w:rsid w:val="00DD245A"/>
    <w:rsid w:val="00DD2D56"/>
    <w:rsid w:val="00DD49D3"/>
    <w:rsid w:val="00DD7364"/>
    <w:rsid w:val="00DE194E"/>
    <w:rsid w:val="00DE1D68"/>
    <w:rsid w:val="00DE2C60"/>
    <w:rsid w:val="00DE2E33"/>
    <w:rsid w:val="00DE33F7"/>
    <w:rsid w:val="00DE3474"/>
    <w:rsid w:val="00DE47D8"/>
    <w:rsid w:val="00DE4C33"/>
    <w:rsid w:val="00DE4F84"/>
    <w:rsid w:val="00DE700C"/>
    <w:rsid w:val="00DE7922"/>
    <w:rsid w:val="00DF1271"/>
    <w:rsid w:val="00DF1462"/>
    <w:rsid w:val="00DF155E"/>
    <w:rsid w:val="00DF4978"/>
    <w:rsid w:val="00DF70D7"/>
    <w:rsid w:val="00E0030B"/>
    <w:rsid w:val="00E00913"/>
    <w:rsid w:val="00E04AFC"/>
    <w:rsid w:val="00E04F05"/>
    <w:rsid w:val="00E05943"/>
    <w:rsid w:val="00E061ED"/>
    <w:rsid w:val="00E0672E"/>
    <w:rsid w:val="00E0724F"/>
    <w:rsid w:val="00E1030A"/>
    <w:rsid w:val="00E129D6"/>
    <w:rsid w:val="00E13614"/>
    <w:rsid w:val="00E138F6"/>
    <w:rsid w:val="00E15413"/>
    <w:rsid w:val="00E17495"/>
    <w:rsid w:val="00E174F3"/>
    <w:rsid w:val="00E20F7E"/>
    <w:rsid w:val="00E235D7"/>
    <w:rsid w:val="00E26B6E"/>
    <w:rsid w:val="00E274CE"/>
    <w:rsid w:val="00E2771A"/>
    <w:rsid w:val="00E277B0"/>
    <w:rsid w:val="00E31C83"/>
    <w:rsid w:val="00E32584"/>
    <w:rsid w:val="00E33C3B"/>
    <w:rsid w:val="00E34403"/>
    <w:rsid w:val="00E35086"/>
    <w:rsid w:val="00E353B6"/>
    <w:rsid w:val="00E3549B"/>
    <w:rsid w:val="00E41112"/>
    <w:rsid w:val="00E422AE"/>
    <w:rsid w:val="00E47AC4"/>
    <w:rsid w:val="00E5309E"/>
    <w:rsid w:val="00E53D3D"/>
    <w:rsid w:val="00E55059"/>
    <w:rsid w:val="00E55213"/>
    <w:rsid w:val="00E552F2"/>
    <w:rsid w:val="00E556AD"/>
    <w:rsid w:val="00E56918"/>
    <w:rsid w:val="00E56BD9"/>
    <w:rsid w:val="00E5774E"/>
    <w:rsid w:val="00E57D4D"/>
    <w:rsid w:val="00E60488"/>
    <w:rsid w:val="00E61E7D"/>
    <w:rsid w:val="00E64099"/>
    <w:rsid w:val="00E663DD"/>
    <w:rsid w:val="00E66DA3"/>
    <w:rsid w:val="00E71B97"/>
    <w:rsid w:val="00E727E2"/>
    <w:rsid w:val="00E72C35"/>
    <w:rsid w:val="00E7301F"/>
    <w:rsid w:val="00E747F1"/>
    <w:rsid w:val="00E74F94"/>
    <w:rsid w:val="00E75326"/>
    <w:rsid w:val="00E7589A"/>
    <w:rsid w:val="00E7595A"/>
    <w:rsid w:val="00E75F3A"/>
    <w:rsid w:val="00E7749B"/>
    <w:rsid w:val="00E815E5"/>
    <w:rsid w:val="00E82727"/>
    <w:rsid w:val="00E82BC9"/>
    <w:rsid w:val="00E82CD8"/>
    <w:rsid w:val="00E84C01"/>
    <w:rsid w:val="00E84F1D"/>
    <w:rsid w:val="00E855F3"/>
    <w:rsid w:val="00E86DC2"/>
    <w:rsid w:val="00E901B9"/>
    <w:rsid w:val="00E901C2"/>
    <w:rsid w:val="00E90B5D"/>
    <w:rsid w:val="00E91271"/>
    <w:rsid w:val="00E91AB0"/>
    <w:rsid w:val="00E9379C"/>
    <w:rsid w:val="00E944DC"/>
    <w:rsid w:val="00E9647B"/>
    <w:rsid w:val="00EA08F6"/>
    <w:rsid w:val="00EA0B17"/>
    <w:rsid w:val="00EA19BD"/>
    <w:rsid w:val="00EA20BB"/>
    <w:rsid w:val="00EA31CC"/>
    <w:rsid w:val="00EA3772"/>
    <w:rsid w:val="00EA4724"/>
    <w:rsid w:val="00EA54E3"/>
    <w:rsid w:val="00EA62E9"/>
    <w:rsid w:val="00EA6384"/>
    <w:rsid w:val="00EA63BA"/>
    <w:rsid w:val="00EB0455"/>
    <w:rsid w:val="00EB2D8F"/>
    <w:rsid w:val="00EB31A5"/>
    <w:rsid w:val="00EB4067"/>
    <w:rsid w:val="00EB4BDD"/>
    <w:rsid w:val="00EB5DE6"/>
    <w:rsid w:val="00EC0110"/>
    <w:rsid w:val="00EC290F"/>
    <w:rsid w:val="00EC66B0"/>
    <w:rsid w:val="00EC684E"/>
    <w:rsid w:val="00EC7444"/>
    <w:rsid w:val="00EC7889"/>
    <w:rsid w:val="00EC7BEA"/>
    <w:rsid w:val="00ED0148"/>
    <w:rsid w:val="00ED1656"/>
    <w:rsid w:val="00ED2120"/>
    <w:rsid w:val="00ED3BA9"/>
    <w:rsid w:val="00ED7FE9"/>
    <w:rsid w:val="00ED7FF5"/>
    <w:rsid w:val="00EE358F"/>
    <w:rsid w:val="00EE3681"/>
    <w:rsid w:val="00EE3A0E"/>
    <w:rsid w:val="00EE5142"/>
    <w:rsid w:val="00EE65A8"/>
    <w:rsid w:val="00EE7A28"/>
    <w:rsid w:val="00EF014C"/>
    <w:rsid w:val="00EF15BC"/>
    <w:rsid w:val="00EF2CE2"/>
    <w:rsid w:val="00EF2FF1"/>
    <w:rsid w:val="00EF3484"/>
    <w:rsid w:val="00EF38DF"/>
    <w:rsid w:val="00EF39BB"/>
    <w:rsid w:val="00EF54F7"/>
    <w:rsid w:val="00EF69D6"/>
    <w:rsid w:val="00F02D65"/>
    <w:rsid w:val="00F04535"/>
    <w:rsid w:val="00F05044"/>
    <w:rsid w:val="00F06719"/>
    <w:rsid w:val="00F06A0D"/>
    <w:rsid w:val="00F07150"/>
    <w:rsid w:val="00F07A88"/>
    <w:rsid w:val="00F07D67"/>
    <w:rsid w:val="00F07FA6"/>
    <w:rsid w:val="00F10A08"/>
    <w:rsid w:val="00F1609C"/>
    <w:rsid w:val="00F21D94"/>
    <w:rsid w:val="00F24102"/>
    <w:rsid w:val="00F253D8"/>
    <w:rsid w:val="00F27A25"/>
    <w:rsid w:val="00F27ABC"/>
    <w:rsid w:val="00F30BFF"/>
    <w:rsid w:val="00F31538"/>
    <w:rsid w:val="00F32576"/>
    <w:rsid w:val="00F34748"/>
    <w:rsid w:val="00F351EF"/>
    <w:rsid w:val="00F40272"/>
    <w:rsid w:val="00F42D3F"/>
    <w:rsid w:val="00F43AD3"/>
    <w:rsid w:val="00F443DF"/>
    <w:rsid w:val="00F46240"/>
    <w:rsid w:val="00F47560"/>
    <w:rsid w:val="00F47DC3"/>
    <w:rsid w:val="00F50A86"/>
    <w:rsid w:val="00F52252"/>
    <w:rsid w:val="00F52E99"/>
    <w:rsid w:val="00F544E8"/>
    <w:rsid w:val="00F55CB9"/>
    <w:rsid w:val="00F55DF9"/>
    <w:rsid w:val="00F56889"/>
    <w:rsid w:val="00F61A10"/>
    <w:rsid w:val="00F6307A"/>
    <w:rsid w:val="00F636F2"/>
    <w:rsid w:val="00F63A90"/>
    <w:rsid w:val="00F6500B"/>
    <w:rsid w:val="00F67FB8"/>
    <w:rsid w:val="00F7258F"/>
    <w:rsid w:val="00F80620"/>
    <w:rsid w:val="00F80DE9"/>
    <w:rsid w:val="00F821CF"/>
    <w:rsid w:val="00F83C54"/>
    <w:rsid w:val="00F84631"/>
    <w:rsid w:val="00F8481E"/>
    <w:rsid w:val="00F85E80"/>
    <w:rsid w:val="00F86758"/>
    <w:rsid w:val="00F87258"/>
    <w:rsid w:val="00F8787D"/>
    <w:rsid w:val="00F92C9A"/>
    <w:rsid w:val="00F939CF"/>
    <w:rsid w:val="00F9424A"/>
    <w:rsid w:val="00F972A9"/>
    <w:rsid w:val="00F97391"/>
    <w:rsid w:val="00FA5361"/>
    <w:rsid w:val="00FA56C6"/>
    <w:rsid w:val="00FB09E1"/>
    <w:rsid w:val="00FB3789"/>
    <w:rsid w:val="00FB53B8"/>
    <w:rsid w:val="00FB65D9"/>
    <w:rsid w:val="00FB77D0"/>
    <w:rsid w:val="00FC00DD"/>
    <w:rsid w:val="00FC0DEB"/>
    <w:rsid w:val="00FC2987"/>
    <w:rsid w:val="00FC2EC6"/>
    <w:rsid w:val="00FC5D9B"/>
    <w:rsid w:val="00FD0A6B"/>
    <w:rsid w:val="00FD138E"/>
    <w:rsid w:val="00FD3B0D"/>
    <w:rsid w:val="00FD4A93"/>
    <w:rsid w:val="00FD5A5D"/>
    <w:rsid w:val="00FD6E2C"/>
    <w:rsid w:val="00FE0769"/>
    <w:rsid w:val="00FE2295"/>
    <w:rsid w:val="00FE2572"/>
    <w:rsid w:val="00FE2B47"/>
    <w:rsid w:val="00FE2C60"/>
    <w:rsid w:val="00FE54FA"/>
    <w:rsid w:val="00FE74FA"/>
    <w:rsid w:val="00FF06A5"/>
    <w:rsid w:val="00FF129D"/>
    <w:rsid w:val="00FF1881"/>
    <w:rsid w:val="00FF4D53"/>
    <w:rsid w:val="00FF4ED7"/>
    <w:rsid w:val="00FF7A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6145"/>
    <o:shapelayout v:ext="edit">
      <o:idmap v:ext="edit" data="1"/>
    </o:shapelayout>
  </w:shapeDefaults>
  <w:decimalSymbol w:val=","/>
  <w:listSeparator w:val=";"/>
  <w14:docId w14:val="7925E8B6"/>
  <w15:docId w15:val="{3297A6AA-6D5E-4ABB-B178-1AC16DF00E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US"/>
    </w:rPr>
  </w:style>
  <w:style w:type="paragraph" w:styleId="Rubrik1">
    <w:name w:val="heading 1"/>
    <w:basedOn w:val="Normal"/>
    <w:next w:val="Normal"/>
    <w:link w:val="Rubrik1Char"/>
    <w:rsid w:val="00B62474"/>
    <w:pPr>
      <w:keepNext/>
      <w:keepLines/>
      <w:numPr>
        <w:numId w:val="1"/>
      </w:numPr>
      <w:pBdr>
        <w:top w:val="nil"/>
        <w:left w:val="nil"/>
        <w:bottom w:val="nil"/>
        <w:right w:val="nil"/>
        <w:between w:val="nil"/>
      </w:pBdr>
      <w:spacing w:before="200" w:after="0" w:line="360" w:lineRule="auto"/>
      <w:outlineLvl w:val="0"/>
    </w:pPr>
    <w:rPr>
      <w:rFonts w:ascii="Times New Roman" w:eastAsia="Trebuchet MS" w:hAnsi="Times New Roman" w:cs="Trebuchet MS"/>
      <w:color w:val="000000"/>
      <w:sz w:val="32"/>
      <w:szCs w:val="32"/>
      <w:lang w:val="sv" w:eastAsia="sv-SE"/>
    </w:rPr>
  </w:style>
  <w:style w:type="paragraph" w:styleId="Rubrik2">
    <w:name w:val="heading 2"/>
    <w:basedOn w:val="Normal"/>
    <w:next w:val="Normal"/>
    <w:link w:val="Rubrik2Char"/>
    <w:autoRedefine/>
    <w:uiPriority w:val="9"/>
    <w:qFormat/>
    <w:rsid w:val="0093299E"/>
    <w:pPr>
      <w:keepNext/>
      <w:keepLines/>
      <w:pBdr>
        <w:top w:val="nil"/>
        <w:left w:val="nil"/>
        <w:bottom w:val="nil"/>
        <w:right w:val="nil"/>
        <w:between w:val="nil"/>
      </w:pBdr>
      <w:tabs>
        <w:tab w:val="left" w:pos="2793"/>
      </w:tabs>
      <w:spacing w:line="360" w:lineRule="auto"/>
      <w:outlineLvl w:val="1"/>
    </w:pPr>
    <w:rPr>
      <w:rFonts w:ascii="Times New Roman" w:eastAsia="Trebuchet MS" w:hAnsi="Times New Roman" w:cs="Times New Roman"/>
      <w:color w:val="2E74B5" w:themeColor="accent1" w:themeShade="BF"/>
      <w:sz w:val="24"/>
      <w:szCs w:val="24"/>
      <w:lang w:eastAsia="sv-SE"/>
    </w:rPr>
  </w:style>
  <w:style w:type="paragraph" w:styleId="Rubrik3">
    <w:name w:val="heading 3"/>
    <w:basedOn w:val="Normal"/>
    <w:next w:val="Normal"/>
    <w:link w:val="Rubrik3Char"/>
    <w:uiPriority w:val="9"/>
    <w:unhideWhenUsed/>
    <w:qFormat/>
    <w:rsid w:val="007D3A2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customStyle="1" w:styleId="Rubrik1Char">
    <w:name w:val="Rubrik 1 Char"/>
    <w:basedOn w:val="Standardstycketeckensnitt"/>
    <w:link w:val="Rubrik1"/>
    <w:rsid w:val="00B62474"/>
    <w:rPr>
      <w:rFonts w:ascii="Times New Roman" w:eastAsia="Trebuchet MS" w:hAnsi="Times New Roman" w:cs="Trebuchet MS"/>
      <w:color w:val="000000"/>
      <w:sz w:val="32"/>
      <w:szCs w:val="32"/>
      <w:lang w:val="sv" w:eastAsia="sv-SE"/>
    </w:rPr>
  </w:style>
  <w:style w:type="character" w:customStyle="1" w:styleId="Rubrik2Char">
    <w:name w:val="Rubrik 2 Char"/>
    <w:basedOn w:val="Standardstycketeckensnitt"/>
    <w:link w:val="Rubrik2"/>
    <w:uiPriority w:val="9"/>
    <w:rsid w:val="0093299E"/>
    <w:rPr>
      <w:rFonts w:ascii="Times New Roman" w:eastAsia="Trebuchet MS" w:hAnsi="Times New Roman" w:cs="Times New Roman"/>
      <w:color w:val="2E74B5" w:themeColor="accent1" w:themeShade="BF"/>
      <w:sz w:val="24"/>
      <w:szCs w:val="24"/>
      <w:lang w:val="en-US" w:eastAsia="sv-SE"/>
    </w:rPr>
  </w:style>
  <w:style w:type="paragraph" w:styleId="Normalwebb">
    <w:name w:val="Normal (Web)"/>
    <w:basedOn w:val="Normal"/>
    <w:uiPriority w:val="99"/>
    <w:unhideWhenUsed/>
    <w:rsid w:val="00C950D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Fotnotstext">
    <w:name w:val="footnote text"/>
    <w:basedOn w:val="Normal"/>
    <w:link w:val="FotnotstextChar"/>
    <w:uiPriority w:val="99"/>
    <w:semiHidden/>
    <w:unhideWhenUsed/>
    <w:rsid w:val="00C950D9"/>
    <w:pPr>
      <w:spacing w:after="0" w:line="240" w:lineRule="auto"/>
    </w:pPr>
    <w:rPr>
      <w:sz w:val="20"/>
      <w:szCs w:val="20"/>
    </w:rPr>
  </w:style>
  <w:style w:type="character" w:customStyle="1" w:styleId="FotnotstextChar">
    <w:name w:val="Fotnotstext Char"/>
    <w:basedOn w:val="Standardstycketeckensnitt"/>
    <w:link w:val="Fotnotstext"/>
    <w:uiPriority w:val="99"/>
    <w:semiHidden/>
    <w:rsid w:val="00C950D9"/>
    <w:rPr>
      <w:sz w:val="20"/>
      <w:szCs w:val="20"/>
    </w:rPr>
  </w:style>
  <w:style w:type="character" w:styleId="Fotnotsreferens">
    <w:name w:val="footnote reference"/>
    <w:basedOn w:val="Standardstycketeckensnitt"/>
    <w:uiPriority w:val="99"/>
    <w:semiHidden/>
    <w:unhideWhenUsed/>
    <w:rsid w:val="00C950D9"/>
    <w:rPr>
      <w:vertAlign w:val="superscript"/>
    </w:rPr>
  </w:style>
  <w:style w:type="table" w:styleId="Tabellrutnt">
    <w:name w:val="Table Grid"/>
    <w:basedOn w:val="Normaltabell"/>
    <w:uiPriority w:val="39"/>
    <w:rsid w:val="001E386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lutkommentarsreferens">
    <w:name w:val="endnote reference"/>
    <w:basedOn w:val="Standardstycketeckensnitt"/>
    <w:uiPriority w:val="99"/>
    <w:semiHidden/>
    <w:unhideWhenUsed/>
    <w:rsid w:val="00AD405D"/>
    <w:rPr>
      <w:vertAlign w:val="superscript"/>
    </w:rPr>
  </w:style>
  <w:style w:type="paragraph" w:styleId="Litteraturfrteckning">
    <w:name w:val="Bibliography"/>
    <w:basedOn w:val="Normal"/>
    <w:next w:val="Normal"/>
    <w:uiPriority w:val="37"/>
    <w:unhideWhenUsed/>
    <w:rsid w:val="00AD405D"/>
    <w:pPr>
      <w:tabs>
        <w:tab w:val="left" w:pos="380"/>
        <w:tab w:val="left" w:pos="500"/>
      </w:tabs>
      <w:spacing w:after="240" w:line="240" w:lineRule="auto"/>
      <w:ind w:left="504" w:hanging="504"/>
    </w:pPr>
  </w:style>
  <w:style w:type="character" w:styleId="Hyperlnk">
    <w:name w:val="Hyperlink"/>
    <w:basedOn w:val="Standardstycketeckensnitt"/>
    <w:uiPriority w:val="99"/>
    <w:unhideWhenUsed/>
    <w:rsid w:val="00606060"/>
    <w:rPr>
      <w:color w:val="0000FF"/>
      <w:u w:val="single"/>
    </w:rPr>
  </w:style>
  <w:style w:type="character" w:customStyle="1" w:styleId="Rubrik3Char">
    <w:name w:val="Rubrik 3 Char"/>
    <w:basedOn w:val="Standardstycketeckensnitt"/>
    <w:link w:val="Rubrik3"/>
    <w:uiPriority w:val="9"/>
    <w:rsid w:val="007D3A24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TML-frformaterad">
    <w:name w:val="HTML Preformatted"/>
    <w:basedOn w:val="Normal"/>
    <w:link w:val="HTML-frformateradChar"/>
    <w:uiPriority w:val="99"/>
    <w:unhideWhenUsed/>
    <w:rsid w:val="00254C1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-frformateradChar">
    <w:name w:val="HTML - förformaterad Char"/>
    <w:basedOn w:val="Standardstycketeckensnitt"/>
    <w:link w:val="HTML-frformaterad"/>
    <w:uiPriority w:val="99"/>
    <w:rsid w:val="00254C14"/>
    <w:rPr>
      <w:rFonts w:ascii="Courier New" w:eastAsia="Times New Roman" w:hAnsi="Courier New" w:cs="Courier New"/>
      <w:sz w:val="20"/>
      <w:szCs w:val="20"/>
    </w:rPr>
  </w:style>
  <w:style w:type="paragraph" w:styleId="Liststycke">
    <w:name w:val="List Paragraph"/>
    <w:basedOn w:val="Normal"/>
    <w:uiPriority w:val="34"/>
    <w:qFormat/>
    <w:rsid w:val="006757B4"/>
    <w:pPr>
      <w:ind w:left="720"/>
      <w:contextualSpacing/>
    </w:pPr>
  </w:style>
  <w:style w:type="character" w:styleId="Kommentarsreferens">
    <w:name w:val="annotation reference"/>
    <w:basedOn w:val="Standardstycketeckensnitt"/>
    <w:uiPriority w:val="99"/>
    <w:semiHidden/>
    <w:unhideWhenUsed/>
    <w:rsid w:val="00E84C01"/>
    <w:rPr>
      <w:sz w:val="16"/>
      <w:szCs w:val="16"/>
    </w:rPr>
  </w:style>
  <w:style w:type="paragraph" w:styleId="Kommentarer">
    <w:name w:val="annotation text"/>
    <w:basedOn w:val="Normal"/>
    <w:link w:val="KommentarerChar"/>
    <w:uiPriority w:val="99"/>
    <w:semiHidden/>
    <w:unhideWhenUsed/>
    <w:rsid w:val="00E84C01"/>
    <w:pPr>
      <w:spacing w:line="240" w:lineRule="auto"/>
    </w:pPr>
    <w:rPr>
      <w:sz w:val="20"/>
      <w:szCs w:val="20"/>
    </w:rPr>
  </w:style>
  <w:style w:type="character" w:customStyle="1" w:styleId="KommentarerChar">
    <w:name w:val="Kommentarer Char"/>
    <w:basedOn w:val="Standardstycketeckensnitt"/>
    <w:link w:val="Kommentarer"/>
    <w:uiPriority w:val="99"/>
    <w:semiHidden/>
    <w:rsid w:val="00E84C01"/>
    <w:rPr>
      <w:sz w:val="20"/>
      <w:szCs w:val="20"/>
    </w:rPr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unhideWhenUsed/>
    <w:rsid w:val="00E84C01"/>
    <w:rPr>
      <w:b/>
      <w:bCs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E84C01"/>
    <w:rPr>
      <w:b/>
      <w:bCs/>
      <w:sz w:val="20"/>
      <w:szCs w:val="20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E84C0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E84C01"/>
    <w:rPr>
      <w:rFonts w:ascii="Segoe UI" w:hAnsi="Segoe UI" w:cs="Segoe UI"/>
      <w:sz w:val="18"/>
      <w:szCs w:val="18"/>
    </w:rPr>
  </w:style>
  <w:style w:type="table" w:customStyle="1" w:styleId="PlainTable21">
    <w:name w:val="Plain Table 21"/>
    <w:basedOn w:val="Normaltabell"/>
    <w:uiPriority w:val="42"/>
    <w:rsid w:val="00CD7182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GridTable41">
    <w:name w:val="Grid Table 41"/>
    <w:basedOn w:val="Normaltabell"/>
    <w:uiPriority w:val="49"/>
    <w:rsid w:val="00CD7182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Innehllsfrteckningsrubrik">
    <w:name w:val="TOC Heading"/>
    <w:basedOn w:val="Rubrik1"/>
    <w:next w:val="Normal"/>
    <w:uiPriority w:val="39"/>
    <w:unhideWhenUsed/>
    <w:qFormat/>
    <w:rsid w:val="005D2607"/>
    <w:pPr>
      <w:numPr>
        <w:numId w:val="0"/>
      </w:num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spacing w:before="480" w:line="276" w:lineRule="auto"/>
      <w:outlineLvl w:val="9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  <w:lang w:val="en-US" w:eastAsia="en-US"/>
    </w:rPr>
  </w:style>
  <w:style w:type="paragraph" w:styleId="Innehll3">
    <w:name w:val="toc 3"/>
    <w:basedOn w:val="Normal"/>
    <w:next w:val="Normal"/>
    <w:autoRedefine/>
    <w:uiPriority w:val="39"/>
    <w:unhideWhenUsed/>
    <w:rsid w:val="00A87294"/>
    <w:pPr>
      <w:tabs>
        <w:tab w:val="right" w:leader="dot" w:pos="9062"/>
      </w:tabs>
      <w:spacing w:after="0"/>
      <w:ind w:left="440"/>
    </w:pPr>
    <w:rPr>
      <w:rFonts w:cstheme="minorHAnsi"/>
      <w:sz w:val="20"/>
      <w:szCs w:val="20"/>
    </w:rPr>
  </w:style>
  <w:style w:type="paragraph" w:styleId="Innehll1">
    <w:name w:val="toc 1"/>
    <w:basedOn w:val="Normal"/>
    <w:next w:val="Normal"/>
    <w:autoRedefine/>
    <w:uiPriority w:val="39"/>
    <w:unhideWhenUsed/>
    <w:rsid w:val="00A87294"/>
    <w:pPr>
      <w:tabs>
        <w:tab w:val="right" w:leader="dot" w:pos="9062"/>
      </w:tabs>
      <w:spacing w:before="120" w:after="0"/>
    </w:pPr>
    <w:rPr>
      <w:rFonts w:cstheme="minorHAnsi"/>
      <w:b/>
      <w:bCs/>
      <w:i/>
      <w:iCs/>
      <w:sz w:val="24"/>
      <w:szCs w:val="24"/>
    </w:rPr>
  </w:style>
  <w:style w:type="paragraph" w:styleId="Innehll2">
    <w:name w:val="toc 2"/>
    <w:basedOn w:val="Normal"/>
    <w:next w:val="Normal"/>
    <w:autoRedefine/>
    <w:uiPriority w:val="39"/>
    <w:unhideWhenUsed/>
    <w:rsid w:val="00495DA0"/>
    <w:pPr>
      <w:tabs>
        <w:tab w:val="right" w:leader="dot" w:pos="9062"/>
      </w:tabs>
      <w:spacing w:before="120" w:after="0"/>
      <w:ind w:left="220"/>
    </w:pPr>
    <w:rPr>
      <w:rFonts w:ascii="Times New Roman" w:hAnsi="Times New Roman" w:cs="Times New Roman"/>
      <w:b/>
      <w:bCs/>
      <w:noProof/>
    </w:rPr>
  </w:style>
  <w:style w:type="paragraph" w:styleId="Innehll4">
    <w:name w:val="toc 4"/>
    <w:basedOn w:val="Normal"/>
    <w:next w:val="Normal"/>
    <w:autoRedefine/>
    <w:uiPriority w:val="39"/>
    <w:semiHidden/>
    <w:unhideWhenUsed/>
    <w:rsid w:val="005D2607"/>
    <w:pPr>
      <w:spacing w:after="0"/>
      <w:ind w:left="660"/>
    </w:pPr>
    <w:rPr>
      <w:rFonts w:cstheme="minorHAnsi"/>
      <w:sz w:val="20"/>
      <w:szCs w:val="20"/>
    </w:rPr>
  </w:style>
  <w:style w:type="paragraph" w:styleId="Innehll5">
    <w:name w:val="toc 5"/>
    <w:basedOn w:val="Normal"/>
    <w:next w:val="Normal"/>
    <w:autoRedefine/>
    <w:uiPriority w:val="39"/>
    <w:semiHidden/>
    <w:unhideWhenUsed/>
    <w:rsid w:val="005D2607"/>
    <w:pPr>
      <w:spacing w:after="0"/>
      <w:ind w:left="880"/>
    </w:pPr>
    <w:rPr>
      <w:rFonts w:cstheme="minorHAnsi"/>
      <w:sz w:val="20"/>
      <w:szCs w:val="20"/>
    </w:rPr>
  </w:style>
  <w:style w:type="paragraph" w:styleId="Innehll6">
    <w:name w:val="toc 6"/>
    <w:basedOn w:val="Normal"/>
    <w:next w:val="Normal"/>
    <w:autoRedefine/>
    <w:uiPriority w:val="39"/>
    <w:semiHidden/>
    <w:unhideWhenUsed/>
    <w:rsid w:val="005D2607"/>
    <w:pPr>
      <w:spacing w:after="0"/>
      <w:ind w:left="1100"/>
    </w:pPr>
    <w:rPr>
      <w:rFonts w:cstheme="minorHAnsi"/>
      <w:sz w:val="20"/>
      <w:szCs w:val="20"/>
    </w:rPr>
  </w:style>
  <w:style w:type="paragraph" w:styleId="Innehll7">
    <w:name w:val="toc 7"/>
    <w:basedOn w:val="Normal"/>
    <w:next w:val="Normal"/>
    <w:autoRedefine/>
    <w:uiPriority w:val="39"/>
    <w:semiHidden/>
    <w:unhideWhenUsed/>
    <w:rsid w:val="005D2607"/>
    <w:pPr>
      <w:spacing w:after="0"/>
      <w:ind w:left="1320"/>
    </w:pPr>
    <w:rPr>
      <w:rFonts w:cstheme="minorHAnsi"/>
      <w:sz w:val="20"/>
      <w:szCs w:val="20"/>
    </w:rPr>
  </w:style>
  <w:style w:type="paragraph" w:styleId="Innehll8">
    <w:name w:val="toc 8"/>
    <w:basedOn w:val="Normal"/>
    <w:next w:val="Normal"/>
    <w:autoRedefine/>
    <w:uiPriority w:val="39"/>
    <w:semiHidden/>
    <w:unhideWhenUsed/>
    <w:rsid w:val="005D2607"/>
    <w:pPr>
      <w:spacing w:after="0"/>
      <w:ind w:left="1540"/>
    </w:pPr>
    <w:rPr>
      <w:rFonts w:cstheme="minorHAnsi"/>
      <w:sz w:val="20"/>
      <w:szCs w:val="20"/>
    </w:rPr>
  </w:style>
  <w:style w:type="paragraph" w:styleId="Innehll9">
    <w:name w:val="toc 9"/>
    <w:basedOn w:val="Normal"/>
    <w:next w:val="Normal"/>
    <w:autoRedefine/>
    <w:uiPriority w:val="39"/>
    <w:semiHidden/>
    <w:unhideWhenUsed/>
    <w:rsid w:val="005D2607"/>
    <w:pPr>
      <w:spacing w:after="0"/>
      <w:ind w:left="1760"/>
    </w:pPr>
    <w:rPr>
      <w:rFonts w:cstheme="minorHAnsi"/>
      <w:sz w:val="20"/>
      <w:szCs w:val="20"/>
    </w:rPr>
  </w:style>
  <w:style w:type="character" w:styleId="Stark">
    <w:name w:val="Strong"/>
    <w:basedOn w:val="Standardstycketeckensnitt"/>
    <w:uiPriority w:val="22"/>
    <w:qFormat/>
    <w:rsid w:val="003A0761"/>
    <w:rPr>
      <w:b/>
      <w:bCs/>
    </w:rPr>
  </w:style>
  <w:style w:type="paragraph" w:styleId="Sidhuvud">
    <w:name w:val="header"/>
    <w:basedOn w:val="Normal"/>
    <w:link w:val="SidhuvudChar"/>
    <w:uiPriority w:val="99"/>
    <w:unhideWhenUsed/>
    <w:rsid w:val="00C24E4A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SidhuvudChar">
    <w:name w:val="Sidhuvud Char"/>
    <w:basedOn w:val="Standardstycketeckensnitt"/>
    <w:link w:val="Sidhuvud"/>
    <w:uiPriority w:val="99"/>
    <w:rsid w:val="00C24E4A"/>
  </w:style>
  <w:style w:type="paragraph" w:styleId="Sidfot">
    <w:name w:val="footer"/>
    <w:basedOn w:val="Normal"/>
    <w:link w:val="SidfotChar"/>
    <w:uiPriority w:val="99"/>
    <w:unhideWhenUsed/>
    <w:rsid w:val="00C24E4A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SidfotChar">
    <w:name w:val="Sidfot Char"/>
    <w:basedOn w:val="Standardstycketeckensnitt"/>
    <w:link w:val="Sidfot"/>
    <w:uiPriority w:val="99"/>
    <w:rsid w:val="00C24E4A"/>
  </w:style>
  <w:style w:type="paragraph" w:styleId="Revision">
    <w:name w:val="Revision"/>
    <w:hidden/>
    <w:uiPriority w:val="99"/>
    <w:semiHidden/>
    <w:rsid w:val="00305ECB"/>
    <w:pPr>
      <w:spacing w:after="0" w:line="240" w:lineRule="auto"/>
    </w:pPr>
  </w:style>
  <w:style w:type="character" w:styleId="Radnummer">
    <w:name w:val="line number"/>
    <w:basedOn w:val="Standardstycketeckensnitt"/>
    <w:uiPriority w:val="99"/>
    <w:semiHidden/>
    <w:unhideWhenUsed/>
    <w:rsid w:val="0017499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7382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13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6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6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20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75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23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461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41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847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0751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4160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25581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47769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853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157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758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04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880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30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77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67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241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497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45659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7258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317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2198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34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2412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4999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097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065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704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028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612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160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119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544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914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67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962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161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25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861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79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061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59336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26465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39587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515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898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330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9646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11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14774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187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752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610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11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221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279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304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030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27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663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63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66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627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262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3564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26128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19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79D5841-6985-40BB-8E3D-49C32042D5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32</Words>
  <Characters>2292</Characters>
  <Application>Microsoft Office Word</Application>
  <DocSecurity>0</DocSecurity>
  <Lines>19</Lines>
  <Paragraphs>5</Paragraphs>
  <ScaleCrop>false</ScaleCrop>
  <HeadingPairs>
    <vt:vector size="4" baseType="variant">
      <vt:variant>
        <vt:lpstr>Rubrik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Region Örebro län</Company>
  <LinksUpToDate>false</LinksUpToDate>
  <CharactersWithSpaces>27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öterfelt Linda, Läkarstudent ÖU</dc:creator>
  <cp:lastModifiedBy>Nordenskjöld Axel, AllmLäkarenhet PSYK</cp:lastModifiedBy>
  <cp:revision>2</cp:revision>
  <cp:lastPrinted>2019-05-02T06:53:00Z</cp:lastPrinted>
  <dcterms:created xsi:type="dcterms:W3CDTF">2019-10-11T06:29:00Z</dcterms:created>
  <dcterms:modified xsi:type="dcterms:W3CDTF">2019-10-11T06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1WPTPj0n"/&gt;&lt;style id="http://www.zotero.org/styles/vancouver-brackets-only-year-in-date-no-issue-numbers-edited-for-medical-students-orebro-university2-upphojd" locale="en-US" hasBibliography="1"</vt:lpwstr>
  </property>
  <property fmtid="{D5CDD505-2E9C-101B-9397-08002B2CF9AE}" pid="3" name="ZOTERO_PREF_2">
    <vt:lpwstr> bibliographyStyleHasBeenSet="1"/&gt;&lt;prefs&gt;&lt;pref name="fieldType" value="Field"/&gt;&lt;pref name="automaticJournalAbbreviations" value="true"/&gt;&lt;pref name="dontAskDelayCitationUpdates" value="true"/&gt;&lt;/prefs&gt;&lt;/data&gt;</vt:lpwstr>
  </property>
</Properties>
</file>